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5E5677" w14:textId="77777777" w:rsidR="008E47FE" w:rsidRPr="00A517CA" w:rsidRDefault="00DE460C" w:rsidP="00A517CA">
      <w:pPr>
        <w:jc w:val="center"/>
        <w:rPr>
          <w:b/>
          <w:bCs/>
        </w:rPr>
      </w:pPr>
      <w:r w:rsidRPr="00A517CA">
        <w:rPr>
          <w:b/>
          <w:bCs/>
        </w:rPr>
        <w:t>Transforming Freight Flow Data Collection</w:t>
      </w:r>
    </w:p>
    <w:p w14:paraId="57280D5D" w14:textId="77777777" w:rsidR="008E47FE" w:rsidRDefault="008E47FE" w:rsidP="00A517CA">
      <w:pPr>
        <w:pStyle w:val="BodyText"/>
        <w:jc w:val="center"/>
      </w:pPr>
    </w:p>
    <w:p w14:paraId="3695859F" w14:textId="77777777" w:rsidR="008E47FE" w:rsidRDefault="008E47FE" w:rsidP="00A517CA">
      <w:pPr>
        <w:pStyle w:val="BodyText"/>
        <w:jc w:val="center"/>
      </w:pPr>
    </w:p>
    <w:p w14:paraId="213400A0" w14:textId="77777777" w:rsidR="008E47FE" w:rsidRDefault="00DE460C" w:rsidP="00A517CA">
      <w:pPr>
        <w:jc w:val="center"/>
      </w:pPr>
      <w:r>
        <w:t>Milestone #</w:t>
      </w:r>
      <w:r w:rsidR="006703D0">
        <w:t>3</w:t>
      </w:r>
    </w:p>
    <w:p w14:paraId="6308C820" w14:textId="77777777" w:rsidR="008E47FE" w:rsidRDefault="008E47FE" w:rsidP="00A517CA">
      <w:pPr>
        <w:pStyle w:val="BodyText"/>
        <w:jc w:val="center"/>
      </w:pPr>
    </w:p>
    <w:p w14:paraId="62F250D6" w14:textId="77777777" w:rsidR="008E47FE" w:rsidRDefault="008E47FE" w:rsidP="00A517CA">
      <w:pPr>
        <w:pStyle w:val="BodyText"/>
        <w:jc w:val="center"/>
      </w:pPr>
    </w:p>
    <w:p w14:paraId="0513FA16" w14:textId="77777777" w:rsidR="008E47FE" w:rsidRDefault="006703D0" w:rsidP="00A517CA">
      <w:pPr>
        <w:jc w:val="center"/>
      </w:pPr>
      <w:r>
        <w:t>Optimization Model Design and Preliminary Designs</w:t>
      </w:r>
    </w:p>
    <w:p w14:paraId="6A6DD763" w14:textId="77777777" w:rsidR="008E47FE" w:rsidRDefault="008E47FE" w:rsidP="00A517CA">
      <w:pPr>
        <w:pStyle w:val="BodyText"/>
        <w:jc w:val="center"/>
      </w:pPr>
    </w:p>
    <w:p w14:paraId="12ECD00D" w14:textId="77777777" w:rsidR="008E47FE" w:rsidRDefault="008E47FE" w:rsidP="00A517CA">
      <w:pPr>
        <w:pStyle w:val="BodyText"/>
        <w:jc w:val="center"/>
      </w:pPr>
    </w:p>
    <w:p w14:paraId="21F64975" w14:textId="77777777" w:rsidR="008E47FE" w:rsidRDefault="008E47FE" w:rsidP="00A517CA">
      <w:pPr>
        <w:pStyle w:val="BodyText"/>
        <w:jc w:val="center"/>
      </w:pPr>
    </w:p>
    <w:p w14:paraId="006CD2F7" w14:textId="77777777" w:rsidR="008E47FE" w:rsidRDefault="008E47FE" w:rsidP="00A517CA">
      <w:pPr>
        <w:pStyle w:val="BodyText"/>
        <w:jc w:val="center"/>
      </w:pPr>
    </w:p>
    <w:p w14:paraId="69E60FD1" w14:textId="77777777" w:rsidR="008E47FE" w:rsidRDefault="008E47FE" w:rsidP="00A517CA">
      <w:pPr>
        <w:pStyle w:val="BodyText"/>
        <w:jc w:val="center"/>
      </w:pPr>
    </w:p>
    <w:p w14:paraId="39F9A6B6" w14:textId="77777777" w:rsidR="008E47FE" w:rsidRDefault="008E47FE" w:rsidP="00A517CA">
      <w:pPr>
        <w:pStyle w:val="BodyText"/>
        <w:jc w:val="center"/>
      </w:pPr>
    </w:p>
    <w:p w14:paraId="397D54A2" w14:textId="77777777" w:rsidR="008E47FE" w:rsidRDefault="008E47FE" w:rsidP="00A517CA">
      <w:pPr>
        <w:pStyle w:val="BodyText"/>
        <w:jc w:val="center"/>
      </w:pPr>
    </w:p>
    <w:p w14:paraId="18248D64" w14:textId="77777777" w:rsidR="008E47FE" w:rsidRDefault="00DE460C" w:rsidP="00A517CA">
      <w:pPr>
        <w:pStyle w:val="BodyText"/>
        <w:jc w:val="center"/>
      </w:pPr>
      <w:r>
        <w:t>Saeed Ghanbartehrani, Sara Akbar Ghanadian</w:t>
      </w:r>
    </w:p>
    <w:p w14:paraId="4D50F431" w14:textId="77777777" w:rsidR="008E47FE" w:rsidRDefault="00DE460C" w:rsidP="00A517CA">
      <w:pPr>
        <w:pStyle w:val="BodyText"/>
        <w:jc w:val="center"/>
      </w:pPr>
      <w:r>
        <w:t>Ohio University</w:t>
      </w:r>
    </w:p>
    <w:p w14:paraId="35B4E4DA" w14:textId="77777777" w:rsidR="008E47FE" w:rsidRDefault="008E47FE" w:rsidP="00A517CA">
      <w:pPr>
        <w:pStyle w:val="BodyText"/>
        <w:jc w:val="center"/>
      </w:pPr>
    </w:p>
    <w:p w14:paraId="77BC4BFE" w14:textId="77777777" w:rsidR="00480F0B" w:rsidRDefault="00DE460C" w:rsidP="00A517CA">
      <w:pPr>
        <w:pStyle w:val="BodyText"/>
        <w:jc w:val="center"/>
      </w:pPr>
      <w:r>
        <w:t>Athens, OH</w:t>
      </w:r>
    </w:p>
    <w:p w14:paraId="0DBC5673" w14:textId="77777777" w:rsidR="008E47FE" w:rsidRDefault="00B369B5" w:rsidP="00A517CA">
      <w:pPr>
        <w:pStyle w:val="BodyText"/>
        <w:jc w:val="center"/>
      </w:pPr>
      <w:r>
        <w:t xml:space="preserve">Rev. </w:t>
      </w:r>
      <w:r w:rsidR="00FA6850">
        <w:t>0</w:t>
      </w:r>
      <w:r w:rsidR="005E3204">
        <w:t xml:space="preserve">, </w:t>
      </w:r>
      <w:r w:rsidR="00FA6850">
        <w:t>Apr</w:t>
      </w:r>
      <w:r w:rsidR="00DE460C">
        <w:t xml:space="preserve"> 2019</w:t>
      </w:r>
    </w:p>
    <w:p w14:paraId="0D4D20F8" w14:textId="77777777" w:rsidR="008E47FE" w:rsidRDefault="008E47FE" w:rsidP="00464704">
      <w:pPr>
        <w:sectPr w:rsidR="008E47FE" w:rsidSect="00561694">
          <w:footerReference w:type="default" r:id="rId8"/>
          <w:type w:val="continuous"/>
          <w:pgSz w:w="12240" w:h="15840"/>
          <w:pgMar w:top="1360" w:right="1320" w:bottom="1800" w:left="1340" w:header="720" w:footer="1620" w:gutter="0"/>
          <w:pgNumType w:start="1"/>
          <w:cols w:space="720"/>
          <w:titlePg/>
          <w:docGrid w:linePitch="326"/>
        </w:sectPr>
      </w:pPr>
    </w:p>
    <w:sdt>
      <w:sdtPr>
        <w:rPr>
          <w:b w:val="0"/>
          <w:bCs w:val="0"/>
          <w:sz w:val="24"/>
          <w:szCs w:val="24"/>
        </w:rPr>
        <w:id w:val="-1650045142"/>
        <w:docPartObj>
          <w:docPartGallery w:val="Table of Contents"/>
          <w:docPartUnique/>
        </w:docPartObj>
      </w:sdtPr>
      <w:sdtEndPr>
        <w:rPr>
          <w:noProof/>
        </w:rPr>
      </w:sdtEndPr>
      <w:sdtContent>
        <w:p w14:paraId="62F67D7E" w14:textId="77777777" w:rsidR="008F64C1" w:rsidRPr="00B3219C" w:rsidRDefault="008F64C1" w:rsidP="00B3219C">
          <w:pPr>
            <w:pStyle w:val="TOCHeading"/>
          </w:pPr>
          <w:r w:rsidRPr="00B3219C">
            <w:t>Contents</w:t>
          </w:r>
        </w:p>
        <w:p w14:paraId="25393BD8" w14:textId="77777777" w:rsidR="00A517CA" w:rsidRDefault="008F64C1" w:rsidP="00A517CA">
          <w:pPr>
            <w:pStyle w:val="TOC1"/>
            <w:tabs>
              <w:tab w:val="right" w:leader="dot" w:pos="9570"/>
            </w:tabs>
            <w:spacing w:before="0"/>
            <w:ind w:right="115"/>
            <w:rPr>
              <w:rFonts w:asciiTheme="minorHAnsi" w:hAnsiTheme="minorHAnsi" w:cstheme="minorBidi"/>
              <w:noProof/>
              <w:sz w:val="22"/>
              <w:szCs w:val="22"/>
              <w:lang w:bidi="ar-SA"/>
            </w:rPr>
          </w:pPr>
          <w:r>
            <w:rPr>
              <w:b/>
              <w:bCs/>
              <w:noProof/>
            </w:rPr>
            <w:fldChar w:fldCharType="begin"/>
          </w:r>
          <w:r>
            <w:rPr>
              <w:b/>
              <w:bCs/>
              <w:noProof/>
            </w:rPr>
            <w:instrText xml:space="preserve"> TOC \o "1-3" \h \z \u </w:instrText>
          </w:r>
          <w:r>
            <w:rPr>
              <w:b/>
              <w:bCs/>
              <w:noProof/>
            </w:rPr>
            <w:fldChar w:fldCharType="separate"/>
          </w:r>
          <w:hyperlink w:anchor="_Toc6986070" w:history="1">
            <w:r w:rsidR="00A517CA" w:rsidRPr="00A94BAA">
              <w:rPr>
                <w:rStyle w:val="Hyperlink"/>
                <w:rFonts w:eastAsia="Times New Roman"/>
                <w:noProof/>
                <w:spacing w:val="-2"/>
                <w:w w:val="99"/>
              </w:rPr>
              <w:t>1.</w:t>
            </w:r>
            <w:r w:rsidR="00A517CA">
              <w:rPr>
                <w:rFonts w:asciiTheme="minorHAnsi" w:hAnsiTheme="minorHAnsi" w:cstheme="minorBidi"/>
                <w:noProof/>
                <w:sz w:val="22"/>
                <w:szCs w:val="22"/>
                <w:lang w:bidi="ar-SA"/>
              </w:rPr>
              <w:tab/>
            </w:r>
            <w:r w:rsidR="00A517CA" w:rsidRPr="00A94BAA">
              <w:rPr>
                <w:rStyle w:val="Hyperlink"/>
                <w:noProof/>
              </w:rPr>
              <w:t>Introduction</w:t>
            </w:r>
            <w:r w:rsidR="00A517CA">
              <w:rPr>
                <w:noProof/>
                <w:webHidden/>
              </w:rPr>
              <w:tab/>
            </w:r>
            <w:r w:rsidR="00A517CA">
              <w:rPr>
                <w:noProof/>
                <w:webHidden/>
              </w:rPr>
              <w:fldChar w:fldCharType="begin"/>
            </w:r>
            <w:r w:rsidR="00A517CA">
              <w:rPr>
                <w:noProof/>
                <w:webHidden/>
              </w:rPr>
              <w:instrText xml:space="preserve"> PAGEREF _Toc6986070 \h </w:instrText>
            </w:r>
            <w:r w:rsidR="00A517CA">
              <w:rPr>
                <w:noProof/>
                <w:webHidden/>
              </w:rPr>
            </w:r>
            <w:r w:rsidR="00A517CA">
              <w:rPr>
                <w:noProof/>
                <w:webHidden/>
              </w:rPr>
              <w:fldChar w:fldCharType="separate"/>
            </w:r>
            <w:r w:rsidR="00A517CA">
              <w:rPr>
                <w:noProof/>
                <w:webHidden/>
              </w:rPr>
              <w:t>3</w:t>
            </w:r>
            <w:r w:rsidR="00A517CA">
              <w:rPr>
                <w:noProof/>
                <w:webHidden/>
              </w:rPr>
              <w:fldChar w:fldCharType="end"/>
            </w:r>
          </w:hyperlink>
        </w:p>
        <w:p w14:paraId="1FB9849E" w14:textId="77777777" w:rsidR="00A517CA" w:rsidRDefault="00344521" w:rsidP="00A517CA">
          <w:pPr>
            <w:pStyle w:val="TOC1"/>
            <w:tabs>
              <w:tab w:val="right" w:leader="dot" w:pos="9570"/>
            </w:tabs>
            <w:spacing w:before="0"/>
            <w:ind w:right="115"/>
            <w:rPr>
              <w:rFonts w:asciiTheme="minorHAnsi" w:hAnsiTheme="minorHAnsi" w:cstheme="minorBidi"/>
              <w:noProof/>
              <w:sz w:val="22"/>
              <w:szCs w:val="22"/>
              <w:lang w:bidi="ar-SA"/>
            </w:rPr>
          </w:pPr>
          <w:hyperlink w:anchor="_Toc6986071" w:history="1">
            <w:r w:rsidR="00A517CA" w:rsidRPr="00A94BAA">
              <w:rPr>
                <w:rStyle w:val="Hyperlink"/>
                <w:rFonts w:eastAsia="Times New Roman"/>
                <w:noProof/>
                <w:spacing w:val="-2"/>
                <w:w w:val="99"/>
              </w:rPr>
              <w:t>2.</w:t>
            </w:r>
            <w:r w:rsidR="00A517CA">
              <w:rPr>
                <w:rFonts w:asciiTheme="minorHAnsi" w:hAnsiTheme="minorHAnsi" w:cstheme="minorBidi"/>
                <w:noProof/>
                <w:sz w:val="22"/>
                <w:szCs w:val="22"/>
                <w:lang w:bidi="ar-SA"/>
              </w:rPr>
              <w:tab/>
            </w:r>
            <w:r w:rsidR="00A517CA" w:rsidRPr="00A94BAA">
              <w:rPr>
                <w:rStyle w:val="Hyperlink"/>
                <w:noProof/>
              </w:rPr>
              <w:t>Background</w:t>
            </w:r>
            <w:r w:rsidR="00A517CA">
              <w:rPr>
                <w:noProof/>
                <w:webHidden/>
              </w:rPr>
              <w:tab/>
            </w:r>
            <w:r w:rsidR="00A517CA">
              <w:rPr>
                <w:noProof/>
                <w:webHidden/>
              </w:rPr>
              <w:fldChar w:fldCharType="begin"/>
            </w:r>
            <w:r w:rsidR="00A517CA">
              <w:rPr>
                <w:noProof/>
                <w:webHidden/>
              </w:rPr>
              <w:instrText xml:space="preserve"> PAGEREF _Toc6986071 \h </w:instrText>
            </w:r>
            <w:r w:rsidR="00A517CA">
              <w:rPr>
                <w:noProof/>
                <w:webHidden/>
              </w:rPr>
            </w:r>
            <w:r w:rsidR="00A517CA">
              <w:rPr>
                <w:noProof/>
                <w:webHidden/>
              </w:rPr>
              <w:fldChar w:fldCharType="separate"/>
            </w:r>
            <w:r w:rsidR="00A517CA">
              <w:rPr>
                <w:noProof/>
                <w:webHidden/>
              </w:rPr>
              <w:t>3</w:t>
            </w:r>
            <w:r w:rsidR="00A517CA">
              <w:rPr>
                <w:noProof/>
                <w:webHidden/>
              </w:rPr>
              <w:fldChar w:fldCharType="end"/>
            </w:r>
          </w:hyperlink>
        </w:p>
        <w:p w14:paraId="2B216F40" w14:textId="77777777" w:rsidR="00A517CA" w:rsidRDefault="00344521" w:rsidP="00A517CA">
          <w:pPr>
            <w:pStyle w:val="TOC1"/>
            <w:tabs>
              <w:tab w:val="right" w:leader="dot" w:pos="9570"/>
            </w:tabs>
            <w:spacing w:before="0"/>
            <w:ind w:right="115"/>
            <w:rPr>
              <w:rFonts w:asciiTheme="minorHAnsi" w:hAnsiTheme="minorHAnsi" w:cstheme="minorBidi"/>
              <w:noProof/>
              <w:sz w:val="22"/>
              <w:szCs w:val="22"/>
              <w:lang w:bidi="ar-SA"/>
            </w:rPr>
          </w:pPr>
          <w:hyperlink w:anchor="_Toc6986072" w:history="1">
            <w:r w:rsidR="00A517CA" w:rsidRPr="00A94BAA">
              <w:rPr>
                <w:rStyle w:val="Hyperlink"/>
                <w:rFonts w:eastAsia="Times New Roman"/>
                <w:noProof/>
                <w:spacing w:val="-2"/>
                <w:w w:val="99"/>
              </w:rPr>
              <w:t>3.</w:t>
            </w:r>
            <w:r w:rsidR="00A517CA">
              <w:rPr>
                <w:rFonts w:asciiTheme="minorHAnsi" w:hAnsiTheme="minorHAnsi" w:cstheme="minorBidi"/>
                <w:noProof/>
                <w:sz w:val="22"/>
                <w:szCs w:val="22"/>
                <w:lang w:bidi="ar-SA"/>
              </w:rPr>
              <w:tab/>
            </w:r>
            <w:r w:rsidR="00A517CA" w:rsidRPr="00A94BAA">
              <w:rPr>
                <w:rStyle w:val="Hyperlink"/>
                <w:noProof/>
              </w:rPr>
              <w:t>Case study</w:t>
            </w:r>
            <w:r w:rsidR="00A517CA">
              <w:rPr>
                <w:noProof/>
                <w:webHidden/>
              </w:rPr>
              <w:tab/>
            </w:r>
            <w:r w:rsidR="00A517CA">
              <w:rPr>
                <w:noProof/>
                <w:webHidden/>
              </w:rPr>
              <w:fldChar w:fldCharType="begin"/>
            </w:r>
            <w:r w:rsidR="00A517CA">
              <w:rPr>
                <w:noProof/>
                <w:webHidden/>
              </w:rPr>
              <w:instrText xml:space="preserve"> PAGEREF _Toc6986072 \h </w:instrText>
            </w:r>
            <w:r w:rsidR="00A517CA">
              <w:rPr>
                <w:noProof/>
                <w:webHidden/>
              </w:rPr>
            </w:r>
            <w:r w:rsidR="00A517CA">
              <w:rPr>
                <w:noProof/>
                <w:webHidden/>
              </w:rPr>
              <w:fldChar w:fldCharType="separate"/>
            </w:r>
            <w:r w:rsidR="00A517CA">
              <w:rPr>
                <w:noProof/>
                <w:webHidden/>
              </w:rPr>
              <w:t>4</w:t>
            </w:r>
            <w:r w:rsidR="00A517CA">
              <w:rPr>
                <w:noProof/>
                <w:webHidden/>
              </w:rPr>
              <w:fldChar w:fldCharType="end"/>
            </w:r>
          </w:hyperlink>
        </w:p>
        <w:p w14:paraId="3CB5B986" w14:textId="77777777" w:rsidR="00A517CA" w:rsidRDefault="00344521" w:rsidP="00A517CA">
          <w:pPr>
            <w:pStyle w:val="TOC2"/>
            <w:tabs>
              <w:tab w:val="left" w:pos="880"/>
              <w:tab w:val="right" w:leader="dot" w:pos="9570"/>
            </w:tabs>
            <w:spacing w:before="0" w:after="0"/>
            <w:ind w:right="115"/>
            <w:rPr>
              <w:rFonts w:asciiTheme="minorHAnsi" w:hAnsiTheme="minorHAnsi" w:cstheme="minorBidi"/>
              <w:noProof/>
              <w:sz w:val="22"/>
              <w:szCs w:val="22"/>
              <w:lang w:bidi="ar-SA"/>
            </w:rPr>
          </w:pPr>
          <w:hyperlink w:anchor="_Toc6986073" w:history="1">
            <w:r w:rsidR="00A517CA" w:rsidRPr="00A94BAA">
              <w:rPr>
                <w:rStyle w:val="Hyperlink"/>
                <w:rFonts w:eastAsia="Times New Roman"/>
                <w:noProof/>
                <w:spacing w:val="-29"/>
                <w:w w:val="99"/>
              </w:rPr>
              <w:t>3.1.</w:t>
            </w:r>
            <w:r w:rsidR="00A517CA">
              <w:rPr>
                <w:rFonts w:asciiTheme="minorHAnsi" w:hAnsiTheme="minorHAnsi" w:cstheme="minorBidi"/>
                <w:noProof/>
                <w:sz w:val="22"/>
                <w:szCs w:val="22"/>
                <w:lang w:bidi="ar-SA"/>
              </w:rPr>
              <w:tab/>
            </w:r>
            <w:r w:rsidR="00A517CA" w:rsidRPr="00A94BAA">
              <w:rPr>
                <w:rStyle w:val="Hyperlink"/>
                <w:noProof/>
              </w:rPr>
              <w:t>Data sources</w:t>
            </w:r>
            <w:r w:rsidR="00A517CA">
              <w:rPr>
                <w:noProof/>
                <w:webHidden/>
              </w:rPr>
              <w:tab/>
            </w:r>
            <w:r w:rsidR="00A517CA">
              <w:rPr>
                <w:noProof/>
                <w:webHidden/>
              </w:rPr>
              <w:fldChar w:fldCharType="begin"/>
            </w:r>
            <w:r w:rsidR="00A517CA">
              <w:rPr>
                <w:noProof/>
                <w:webHidden/>
              </w:rPr>
              <w:instrText xml:space="preserve"> PAGEREF _Toc6986073 \h </w:instrText>
            </w:r>
            <w:r w:rsidR="00A517CA">
              <w:rPr>
                <w:noProof/>
                <w:webHidden/>
              </w:rPr>
            </w:r>
            <w:r w:rsidR="00A517CA">
              <w:rPr>
                <w:noProof/>
                <w:webHidden/>
              </w:rPr>
              <w:fldChar w:fldCharType="separate"/>
            </w:r>
            <w:r w:rsidR="00A517CA">
              <w:rPr>
                <w:noProof/>
                <w:webHidden/>
              </w:rPr>
              <w:t>4</w:t>
            </w:r>
            <w:r w:rsidR="00A517CA">
              <w:rPr>
                <w:noProof/>
                <w:webHidden/>
              </w:rPr>
              <w:fldChar w:fldCharType="end"/>
            </w:r>
          </w:hyperlink>
        </w:p>
        <w:p w14:paraId="229B2A44" w14:textId="77777777" w:rsidR="00A517CA" w:rsidRDefault="00344521" w:rsidP="00A517CA">
          <w:pPr>
            <w:pStyle w:val="TOC2"/>
            <w:tabs>
              <w:tab w:val="left" w:pos="880"/>
              <w:tab w:val="right" w:leader="dot" w:pos="9570"/>
            </w:tabs>
            <w:spacing w:before="0" w:after="0"/>
            <w:ind w:right="115"/>
            <w:rPr>
              <w:rFonts w:asciiTheme="minorHAnsi" w:hAnsiTheme="minorHAnsi" w:cstheme="minorBidi"/>
              <w:noProof/>
              <w:sz w:val="22"/>
              <w:szCs w:val="22"/>
              <w:lang w:bidi="ar-SA"/>
            </w:rPr>
          </w:pPr>
          <w:hyperlink w:anchor="_Toc6986074" w:history="1">
            <w:r w:rsidR="00A517CA" w:rsidRPr="00A94BAA">
              <w:rPr>
                <w:rStyle w:val="Hyperlink"/>
                <w:rFonts w:eastAsia="Times New Roman"/>
                <w:noProof/>
                <w:spacing w:val="-29"/>
                <w:w w:val="99"/>
              </w:rPr>
              <w:t>3.2.</w:t>
            </w:r>
            <w:r w:rsidR="00A517CA">
              <w:rPr>
                <w:rFonts w:asciiTheme="minorHAnsi" w:hAnsiTheme="minorHAnsi" w:cstheme="minorBidi"/>
                <w:noProof/>
                <w:sz w:val="22"/>
                <w:szCs w:val="22"/>
                <w:lang w:bidi="ar-SA"/>
              </w:rPr>
              <w:tab/>
            </w:r>
            <w:r w:rsidR="00A517CA" w:rsidRPr="00A94BAA">
              <w:rPr>
                <w:rStyle w:val="Hyperlink"/>
                <w:noProof/>
              </w:rPr>
              <w:t>Pre-processing of the data</w:t>
            </w:r>
            <w:r w:rsidR="00A517CA">
              <w:rPr>
                <w:noProof/>
                <w:webHidden/>
              </w:rPr>
              <w:tab/>
            </w:r>
            <w:r w:rsidR="00A517CA">
              <w:rPr>
                <w:noProof/>
                <w:webHidden/>
              </w:rPr>
              <w:fldChar w:fldCharType="begin"/>
            </w:r>
            <w:r w:rsidR="00A517CA">
              <w:rPr>
                <w:noProof/>
                <w:webHidden/>
              </w:rPr>
              <w:instrText xml:space="preserve"> PAGEREF _Toc6986074 \h </w:instrText>
            </w:r>
            <w:r w:rsidR="00A517CA">
              <w:rPr>
                <w:noProof/>
                <w:webHidden/>
              </w:rPr>
            </w:r>
            <w:r w:rsidR="00A517CA">
              <w:rPr>
                <w:noProof/>
                <w:webHidden/>
              </w:rPr>
              <w:fldChar w:fldCharType="separate"/>
            </w:r>
            <w:r w:rsidR="00A517CA">
              <w:rPr>
                <w:noProof/>
                <w:webHidden/>
              </w:rPr>
              <w:t>5</w:t>
            </w:r>
            <w:r w:rsidR="00A517CA">
              <w:rPr>
                <w:noProof/>
                <w:webHidden/>
              </w:rPr>
              <w:fldChar w:fldCharType="end"/>
            </w:r>
          </w:hyperlink>
        </w:p>
        <w:p w14:paraId="35B12B5A" w14:textId="77777777" w:rsidR="00A517CA" w:rsidRDefault="00344521" w:rsidP="00A517CA">
          <w:pPr>
            <w:pStyle w:val="TOC2"/>
            <w:tabs>
              <w:tab w:val="left" w:pos="880"/>
              <w:tab w:val="right" w:leader="dot" w:pos="9570"/>
            </w:tabs>
            <w:spacing w:before="0" w:after="0"/>
            <w:ind w:right="115"/>
            <w:rPr>
              <w:rFonts w:asciiTheme="minorHAnsi" w:hAnsiTheme="minorHAnsi" w:cstheme="minorBidi"/>
              <w:noProof/>
              <w:sz w:val="22"/>
              <w:szCs w:val="22"/>
              <w:lang w:bidi="ar-SA"/>
            </w:rPr>
          </w:pPr>
          <w:hyperlink w:anchor="_Toc6986075" w:history="1">
            <w:r w:rsidR="00A517CA" w:rsidRPr="00A94BAA">
              <w:rPr>
                <w:rStyle w:val="Hyperlink"/>
                <w:rFonts w:eastAsia="Times New Roman"/>
                <w:noProof/>
                <w:spacing w:val="-29"/>
                <w:w w:val="99"/>
              </w:rPr>
              <w:t>3.3.</w:t>
            </w:r>
            <w:r w:rsidR="00A517CA">
              <w:rPr>
                <w:rFonts w:asciiTheme="minorHAnsi" w:hAnsiTheme="minorHAnsi" w:cstheme="minorBidi"/>
                <w:noProof/>
                <w:sz w:val="22"/>
                <w:szCs w:val="22"/>
                <w:lang w:bidi="ar-SA"/>
              </w:rPr>
              <w:tab/>
            </w:r>
            <w:r w:rsidR="00A517CA" w:rsidRPr="00A94BAA">
              <w:rPr>
                <w:rStyle w:val="Hyperlink"/>
                <w:noProof/>
              </w:rPr>
              <w:t>Frame data generation</w:t>
            </w:r>
            <w:r w:rsidR="00A517CA">
              <w:rPr>
                <w:noProof/>
                <w:webHidden/>
              </w:rPr>
              <w:tab/>
            </w:r>
            <w:r w:rsidR="00A517CA">
              <w:rPr>
                <w:noProof/>
                <w:webHidden/>
              </w:rPr>
              <w:fldChar w:fldCharType="begin"/>
            </w:r>
            <w:r w:rsidR="00A517CA">
              <w:rPr>
                <w:noProof/>
                <w:webHidden/>
              </w:rPr>
              <w:instrText xml:space="preserve"> PAGEREF _Toc6986075 \h </w:instrText>
            </w:r>
            <w:r w:rsidR="00A517CA">
              <w:rPr>
                <w:noProof/>
                <w:webHidden/>
              </w:rPr>
            </w:r>
            <w:r w:rsidR="00A517CA">
              <w:rPr>
                <w:noProof/>
                <w:webHidden/>
              </w:rPr>
              <w:fldChar w:fldCharType="separate"/>
            </w:r>
            <w:r w:rsidR="00A517CA">
              <w:rPr>
                <w:noProof/>
                <w:webHidden/>
              </w:rPr>
              <w:t>5</w:t>
            </w:r>
            <w:r w:rsidR="00A517CA">
              <w:rPr>
                <w:noProof/>
                <w:webHidden/>
              </w:rPr>
              <w:fldChar w:fldCharType="end"/>
            </w:r>
          </w:hyperlink>
        </w:p>
        <w:p w14:paraId="68D8DB75" w14:textId="77777777" w:rsidR="00A517CA" w:rsidRDefault="00344521" w:rsidP="00A517CA">
          <w:pPr>
            <w:pStyle w:val="TOC2"/>
            <w:tabs>
              <w:tab w:val="left" w:pos="880"/>
              <w:tab w:val="right" w:leader="dot" w:pos="9570"/>
            </w:tabs>
            <w:spacing w:before="0" w:after="0"/>
            <w:ind w:right="115"/>
            <w:rPr>
              <w:rFonts w:asciiTheme="minorHAnsi" w:hAnsiTheme="minorHAnsi" w:cstheme="minorBidi"/>
              <w:noProof/>
              <w:sz w:val="22"/>
              <w:szCs w:val="22"/>
              <w:lang w:bidi="ar-SA"/>
            </w:rPr>
          </w:pPr>
          <w:hyperlink w:anchor="_Toc6986076" w:history="1">
            <w:r w:rsidR="00A517CA" w:rsidRPr="00A94BAA">
              <w:rPr>
                <w:rStyle w:val="Hyperlink"/>
                <w:rFonts w:eastAsia="Times New Roman"/>
                <w:noProof/>
                <w:spacing w:val="-29"/>
                <w:w w:val="99"/>
              </w:rPr>
              <w:t>3.4.</w:t>
            </w:r>
            <w:r w:rsidR="00A517CA">
              <w:rPr>
                <w:rFonts w:asciiTheme="minorHAnsi" w:hAnsiTheme="minorHAnsi" w:cstheme="minorBidi"/>
                <w:noProof/>
                <w:sz w:val="22"/>
                <w:szCs w:val="22"/>
                <w:lang w:bidi="ar-SA"/>
              </w:rPr>
              <w:tab/>
            </w:r>
            <w:r w:rsidR="00A517CA" w:rsidRPr="00A94BAA">
              <w:rPr>
                <w:rStyle w:val="Hyperlink"/>
                <w:noProof/>
              </w:rPr>
              <w:t>Optimal stratification and allocation</w:t>
            </w:r>
            <w:r w:rsidR="00A517CA">
              <w:rPr>
                <w:noProof/>
                <w:webHidden/>
              </w:rPr>
              <w:tab/>
            </w:r>
            <w:r w:rsidR="00A517CA">
              <w:rPr>
                <w:noProof/>
                <w:webHidden/>
              </w:rPr>
              <w:fldChar w:fldCharType="begin"/>
            </w:r>
            <w:r w:rsidR="00A517CA">
              <w:rPr>
                <w:noProof/>
                <w:webHidden/>
              </w:rPr>
              <w:instrText xml:space="preserve"> PAGEREF _Toc6986076 \h </w:instrText>
            </w:r>
            <w:r w:rsidR="00A517CA">
              <w:rPr>
                <w:noProof/>
                <w:webHidden/>
              </w:rPr>
            </w:r>
            <w:r w:rsidR="00A517CA">
              <w:rPr>
                <w:noProof/>
                <w:webHidden/>
              </w:rPr>
              <w:fldChar w:fldCharType="separate"/>
            </w:r>
            <w:r w:rsidR="00A517CA">
              <w:rPr>
                <w:noProof/>
                <w:webHidden/>
              </w:rPr>
              <w:t>6</w:t>
            </w:r>
            <w:r w:rsidR="00A517CA">
              <w:rPr>
                <w:noProof/>
                <w:webHidden/>
              </w:rPr>
              <w:fldChar w:fldCharType="end"/>
            </w:r>
          </w:hyperlink>
        </w:p>
        <w:p w14:paraId="62680772" w14:textId="77777777" w:rsidR="00A517CA" w:rsidRDefault="00344521" w:rsidP="00A517CA">
          <w:pPr>
            <w:pStyle w:val="TOC1"/>
            <w:tabs>
              <w:tab w:val="right" w:leader="dot" w:pos="9570"/>
            </w:tabs>
            <w:spacing w:before="0"/>
            <w:ind w:right="115"/>
            <w:rPr>
              <w:rFonts w:asciiTheme="minorHAnsi" w:hAnsiTheme="minorHAnsi" w:cstheme="minorBidi"/>
              <w:noProof/>
              <w:sz w:val="22"/>
              <w:szCs w:val="22"/>
              <w:lang w:bidi="ar-SA"/>
            </w:rPr>
          </w:pPr>
          <w:hyperlink w:anchor="_Toc6986077" w:history="1">
            <w:r w:rsidR="00A517CA" w:rsidRPr="00A94BAA">
              <w:rPr>
                <w:rStyle w:val="Hyperlink"/>
                <w:rFonts w:eastAsia="Times New Roman"/>
                <w:noProof/>
                <w:spacing w:val="-2"/>
                <w:w w:val="99"/>
              </w:rPr>
              <w:t>4.</w:t>
            </w:r>
            <w:r w:rsidR="00A517CA">
              <w:rPr>
                <w:rFonts w:asciiTheme="minorHAnsi" w:hAnsiTheme="minorHAnsi" w:cstheme="minorBidi"/>
                <w:noProof/>
                <w:sz w:val="22"/>
                <w:szCs w:val="22"/>
                <w:lang w:bidi="ar-SA"/>
              </w:rPr>
              <w:tab/>
            </w:r>
            <w:r w:rsidR="00A517CA" w:rsidRPr="00A94BAA">
              <w:rPr>
                <w:rStyle w:val="Hyperlink"/>
                <w:noProof/>
              </w:rPr>
              <w:t>Results</w:t>
            </w:r>
            <w:r w:rsidR="00A517CA">
              <w:rPr>
                <w:noProof/>
                <w:webHidden/>
              </w:rPr>
              <w:tab/>
            </w:r>
            <w:r w:rsidR="00A517CA">
              <w:rPr>
                <w:noProof/>
                <w:webHidden/>
              </w:rPr>
              <w:fldChar w:fldCharType="begin"/>
            </w:r>
            <w:r w:rsidR="00A517CA">
              <w:rPr>
                <w:noProof/>
                <w:webHidden/>
              </w:rPr>
              <w:instrText xml:space="preserve"> PAGEREF _Toc6986077 \h </w:instrText>
            </w:r>
            <w:r w:rsidR="00A517CA">
              <w:rPr>
                <w:noProof/>
                <w:webHidden/>
              </w:rPr>
            </w:r>
            <w:r w:rsidR="00A517CA">
              <w:rPr>
                <w:noProof/>
                <w:webHidden/>
              </w:rPr>
              <w:fldChar w:fldCharType="separate"/>
            </w:r>
            <w:r w:rsidR="00A517CA">
              <w:rPr>
                <w:noProof/>
                <w:webHidden/>
              </w:rPr>
              <w:t>10</w:t>
            </w:r>
            <w:r w:rsidR="00A517CA">
              <w:rPr>
                <w:noProof/>
                <w:webHidden/>
              </w:rPr>
              <w:fldChar w:fldCharType="end"/>
            </w:r>
          </w:hyperlink>
        </w:p>
        <w:p w14:paraId="4BF2887D" w14:textId="77777777" w:rsidR="00A517CA" w:rsidRDefault="00344521" w:rsidP="00A517CA">
          <w:pPr>
            <w:pStyle w:val="TOC1"/>
            <w:tabs>
              <w:tab w:val="right" w:leader="dot" w:pos="9570"/>
            </w:tabs>
            <w:spacing w:before="0"/>
            <w:ind w:right="115"/>
            <w:rPr>
              <w:rFonts w:asciiTheme="minorHAnsi" w:hAnsiTheme="minorHAnsi" w:cstheme="minorBidi"/>
              <w:noProof/>
              <w:sz w:val="22"/>
              <w:szCs w:val="22"/>
              <w:lang w:bidi="ar-SA"/>
            </w:rPr>
          </w:pPr>
          <w:hyperlink w:anchor="_Toc6986078" w:history="1">
            <w:r w:rsidR="00A517CA" w:rsidRPr="00A94BAA">
              <w:rPr>
                <w:rStyle w:val="Hyperlink"/>
                <w:rFonts w:eastAsia="Times New Roman"/>
                <w:noProof/>
                <w:spacing w:val="-2"/>
                <w:w w:val="99"/>
              </w:rPr>
              <w:t>5.</w:t>
            </w:r>
            <w:r w:rsidR="00A517CA">
              <w:rPr>
                <w:rFonts w:asciiTheme="minorHAnsi" w:hAnsiTheme="minorHAnsi" w:cstheme="minorBidi"/>
                <w:noProof/>
                <w:sz w:val="22"/>
                <w:szCs w:val="22"/>
                <w:lang w:bidi="ar-SA"/>
              </w:rPr>
              <w:tab/>
            </w:r>
            <w:r w:rsidR="00A517CA" w:rsidRPr="00A94BAA">
              <w:rPr>
                <w:rStyle w:val="Hyperlink"/>
                <w:noProof/>
              </w:rPr>
              <w:t>Appendix</w:t>
            </w:r>
            <w:r w:rsidR="00A517CA">
              <w:rPr>
                <w:noProof/>
                <w:webHidden/>
              </w:rPr>
              <w:tab/>
            </w:r>
            <w:r w:rsidR="00A517CA">
              <w:rPr>
                <w:noProof/>
                <w:webHidden/>
              </w:rPr>
              <w:fldChar w:fldCharType="begin"/>
            </w:r>
            <w:r w:rsidR="00A517CA">
              <w:rPr>
                <w:noProof/>
                <w:webHidden/>
              </w:rPr>
              <w:instrText xml:space="preserve"> PAGEREF _Toc6986078 \h </w:instrText>
            </w:r>
            <w:r w:rsidR="00A517CA">
              <w:rPr>
                <w:noProof/>
                <w:webHidden/>
              </w:rPr>
            </w:r>
            <w:r w:rsidR="00A517CA">
              <w:rPr>
                <w:noProof/>
                <w:webHidden/>
              </w:rPr>
              <w:fldChar w:fldCharType="separate"/>
            </w:r>
            <w:r w:rsidR="00A517CA">
              <w:rPr>
                <w:noProof/>
                <w:webHidden/>
              </w:rPr>
              <w:t>10</w:t>
            </w:r>
            <w:r w:rsidR="00A517CA">
              <w:rPr>
                <w:noProof/>
                <w:webHidden/>
              </w:rPr>
              <w:fldChar w:fldCharType="end"/>
            </w:r>
          </w:hyperlink>
        </w:p>
        <w:p w14:paraId="326B08B7" w14:textId="77777777" w:rsidR="00A517CA" w:rsidRDefault="00344521" w:rsidP="00A517CA">
          <w:pPr>
            <w:pStyle w:val="TOC1"/>
            <w:tabs>
              <w:tab w:val="right" w:leader="dot" w:pos="9570"/>
            </w:tabs>
            <w:spacing w:before="0"/>
            <w:ind w:right="115"/>
            <w:rPr>
              <w:rFonts w:asciiTheme="minorHAnsi" w:hAnsiTheme="minorHAnsi" w:cstheme="minorBidi"/>
              <w:noProof/>
              <w:sz w:val="22"/>
              <w:szCs w:val="22"/>
              <w:lang w:bidi="ar-SA"/>
            </w:rPr>
          </w:pPr>
          <w:hyperlink w:anchor="_Toc6986079" w:history="1">
            <w:r w:rsidR="00A517CA" w:rsidRPr="00A94BAA">
              <w:rPr>
                <w:rStyle w:val="Hyperlink"/>
                <w:rFonts w:eastAsia="Times New Roman"/>
                <w:noProof/>
                <w:spacing w:val="-2"/>
                <w:w w:val="99"/>
              </w:rPr>
              <w:t>6.</w:t>
            </w:r>
            <w:r w:rsidR="00A517CA">
              <w:rPr>
                <w:rFonts w:asciiTheme="minorHAnsi" w:hAnsiTheme="minorHAnsi" w:cstheme="minorBidi"/>
                <w:noProof/>
                <w:sz w:val="22"/>
                <w:szCs w:val="22"/>
                <w:lang w:bidi="ar-SA"/>
              </w:rPr>
              <w:tab/>
            </w:r>
            <w:r w:rsidR="00A517CA" w:rsidRPr="00A94BAA">
              <w:rPr>
                <w:rStyle w:val="Hyperlink"/>
                <w:noProof/>
              </w:rPr>
              <w:t>References</w:t>
            </w:r>
            <w:r w:rsidR="00A517CA">
              <w:rPr>
                <w:noProof/>
                <w:webHidden/>
              </w:rPr>
              <w:tab/>
            </w:r>
            <w:r w:rsidR="00A517CA">
              <w:rPr>
                <w:noProof/>
                <w:webHidden/>
              </w:rPr>
              <w:fldChar w:fldCharType="begin"/>
            </w:r>
            <w:r w:rsidR="00A517CA">
              <w:rPr>
                <w:noProof/>
                <w:webHidden/>
              </w:rPr>
              <w:instrText xml:space="preserve"> PAGEREF _Toc6986079 \h </w:instrText>
            </w:r>
            <w:r w:rsidR="00A517CA">
              <w:rPr>
                <w:noProof/>
                <w:webHidden/>
              </w:rPr>
            </w:r>
            <w:r w:rsidR="00A517CA">
              <w:rPr>
                <w:noProof/>
                <w:webHidden/>
              </w:rPr>
              <w:fldChar w:fldCharType="separate"/>
            </w:r>
            <w:r w:rsidR="00A517CA">
              <w:rPr>
                <w:noProof/>
                <w:webHidden/>
              </w:rPr>
              <w:t>10</w:t>
            </w:r>
            <w:r w:rsidR="00A517CA">
              <w:rPr>
                <w:noProof/>
                <w:webHidden/>
              </w:rPr>
              <w:fldChar w:fldCharType="end"/>
            </w:r>
          </w:hyperlink>
        </w:p>
        <w:p w14:paraId="4F3A1E22" w14:textId="77777777" w:rsidR="008F64C1" w:rsidRDefault="008F64C1" w:rsidP="00464704">
          <w:r>
            <w:rPr>
              <w:noProof/>
            </w:rPr>
            <w:fldChar w:fldCharType="end"/>
          </w:r>
        </w:p>
      </w:sdtContent>
    </w:sdt>
    <w:p w14:paraId="03A2ED66" w14:textId="77777777" w:rsidR="008E47FE" w:rsidRDefault="008E47FE" w:rsidP="00464704">
      <w:pPr>
        <w:sectPr w:rsidR="008E47FE">
          <w:pgSz w:w="12240" w:h="15840"/>
          <w:pgMar w:top="1360" w:right="1320" w:bottom="1800" w:left="1340" w:header="0" w:footer="1620" w:gutter="0"/>
          <w:cols w:space="720"/>
        </w:sectPr>
      </w:pPr>
    </w:p>
    <w:p w14:paraId="1C7A1CE0" w14:textId="77777777" w:rsidR="008E47FE" w:rsidRDefault="00DE460C" w:rsidP="00464704">
      <w:pPr>
        <w:pStyle w:val="Heading1"/>
      </w:pPr>
      <w:bookmarkStart w:id="0" w:name="_Toc6986070"/>
      <w:r>
        <w:lastRenderedPageBreak/>
        <w:t>Introduction</w:t>
      </w:r>
      <w:bookmarkEnd w:id="0"/>
    </w:p>
    <w:p w14:paraId="13B28768" w14:textId="77777777" w:rsidR="00FA6850" w:rsidRDefault="00FA6850" w:rsidP="00464704">
      <w:pPr>
        <w:pStyle w:val="BodyText"/>
      </w:pPr>
      <w:r>
        <w:t xml:space="preserve">In this milestone, </w:t>
      </w:r>
      <w:r w:rsidR="00561694">
        <w:t xml:space="preserve">a case study is presented to demonstrate the optimal stratification and allocation method based on Genetic Algorithm (GA) in a CFS like scenario. A high level discussion of the optimal stratification and allocation method is discussed in the background section. Data sources, pre-processing, frame data, and </w:t>
      </w:r>
      <w:r w:rsidR="00C308CA">
        <w:t xml:space="preserve">the optimal solution are discussed in the case study section. Results are discussed in the results section. </w:t>
      </w:r>
      <w:r w:rsidR="00561694">
        <w:t xml:space="preserve"> </w:t>
      </w:r>
    </w:p>
    <w:p w14:paraId="430165F1" w14:textId="77777777" w:rsidR="008E47FE" w:rsidRDefault="00FA6850" w:rsidP="00464704">
      <w:pPr>
        <w:pStyle w:val="Heading1"/>
      </w:pPr>
      <w:bookmarkStart w:id="1" w:name="_Toc6986071"/>
      <w:r>
        <w:t>Background</w:t>
      </w:r>
      <w:bookmarkEnd w:id="1"/>
    </w:p>
    <w:p w14:paraId="27B09B21" w14:textId="77777777" w:rsidR="0011205A" w:rsidRDefault="00CC5237" w:rsidP="00464704">
      <w:r>
        <w:t xml:space="preserve">The optimal stratification and allocation method proposed by </w:t>
      </w:r>
      <w:r w:rsidR="00412CD3">
        <w:fldChar w:fldCharType="begin"/>
      </w:r>
      <w:r w:rsidR="00970374">
        <w:instrText xml:space="preserve"> ADDIN ZOTERO_ITEM CSL_CITATION {"citationID":"FbAHYVYB","properties":{"formattedCitation":"(Ballin &amp; Barcaroli, 2013)","plainCitation":"(Ballin &amp; Barcaroli, 2013)","dontUpdate":true,"noteIndex":0},"citationItems":[{"id":3508,"uris":["http://zotero.org/groups/2128091/items/KQ6U7MK3"],"uri":["http://zotero.org/groups/2128091/items/KQ6U7MK3"],"itemData":{"id":3508,"type":"article-journal","title":"Joint determination of optimal stratification and sample allocation using genetic algorithm","container-title":"Survey Methodology","page":"27","source":"Zotero","abstract":"This paper offers a solution to the problem of finding the optimal stratification of the available population frame, so as to ensure the minimization of the cost of the sample required to satisfy precision constraints on a set of different target estimates. The solution is searched by exploring the universe of all possible stratifications obtainable by cross-classifying the categorical auxiliary variables available in the frame (continuous auxiliary variables can be transformed into categorical ones by means of suitable methods). Therefore, the followed approach is multivariate with respect to both target and auxiliary variables. The proposed algorithm is based on a non deterministic evolutionary approach, making use of the genetic algorithm paradigm. The key feature of the algorithm is in considering each possible stratification as an individual subject to evolution, whose fitness is given by the cost of the associated sample required to satisfy a set of precision constraints, the cost being calculated by applying the Bethel algorithm for multivariate allocation. This optimal stratification algorithm, implemented in an R package (SamplingStrata), has been so far applied to a number of current surveys in the Italian National Institute of Statistics: the obtained results always show significant improvements in the efficiency of the samples obtained, with respect to previously adopted stratifications.","language":"en","author":[{"family":"Ballin","given":"Marco"},{"family":"Barcaroli","given":"Giulio"}],"issued":{"date-parts":[["2013"]]}}}],"schema":"https://github.com/citation-style-language/schema/raw/master/csl-citation.json"} </w:instrText>
      </w:r>
      <w:r w:rsidR="00412CD3">
        <w:fldChar w:fldCharType="separate"/>
      </w:r>
      <w:r w:rsidR="003079FA">
        <w:t>Ballin and</w:t>
      </w:r>
      <w:r w:rsidR="003079FA" w:rsidRPr="003079FA">
        <w:t xml:space="preserve"> Barcaroli </w:t>
      </w:r>
      <w:r w:rsidR="003079FA">
        <w:t>(</w:t>
      </w:r>
      <w:r w:rsidR="003079FA" w:rsidRPr="003079FA">
        <w:t>2013)</w:t>
      </w:r>
      <w:r w:rsidR="00412CD3">
        <w:fldChar w:fldCharType="end"/>
      </w:r>
      <w:r w:rsidR="00DE460C">
        <w:t xml:space="preserve"> </w:t>
      </w:r>
      <w:r>
        <w:t>aims at minimizing</w:t>
      </w:r>
      <w:r w:rsidR="00DE460C">
        <w:t xml:space="preserve"> the </w:t>
      </w:r>
      <w:r>
        <w:t>total sample cost while satisfying the</w:t>
      </w:r>
      <w:r w:rsidR="00DE460C">
        <w:t xml:space="preserve"> precision </w:t>
      </w:r>
      <w:r>
        <w:t xml:space="preserve">(CV) </w:t>
      </w:r>
      <w:r w:rsidR="00E25E5A">
        <w:t>constraints. This</w:t>
      </w:r>
      <w:r w:rsidR="00DE460C">
        <w:t xml:space="preserve"> method </w:t>
      </w:r>
      <w:r>
        <w:t>explores the set of all possible stratifications</w:t>
      </w:r>
      <w:r w:rsidR="00B53EA8">
        <w:t xml:space="preserve"> (referred to as the </w:t>
      </w:r>
      <w:r w:rsidR="00B53EA8" w:rsidRPr="009B1767">
        <w:t>universe of stratifications</w:t>
      </w:r>
      <w:r w:rsidR="00B53EA8">
        <w:t>)</w:t>
      </w:r>
      <w:r>
        <w:t xml:space="preserve"> based on atomic strata which is the most detailed stratification derived from the Cartesian product of all auxiliary variables as the solution </w:t>
      </w:r>
      <w:r w:rsidRPr="00432FCF">
        <w:t>space. Since the set of all possible stratifications based on the atomic strata is quite large even for cases with a few auxiliary variables (e.g. 4 auxiliary variables each with 3 levels, result in an atomic strata of size 12 with 4,213,597 possible stratifications)</w:t>
      </w:r>
      <w:r w:rsidR="003746F9" w:rsidRPr="00432FCF">
        <w:t xml:space="preserve">, full enumeration of the solution space is not possible in reasonable time. To address that, </w:t>
      </w:r>
      <w:r w:rsidR="000F7F1C" w:rsidRPr="00432FCF">
        <w:fldChar w:fldCharType="begin"/>
      </w:r>
      <w:r w:rsidR="00970374" w:rsidRPr="00432FCF">
        <w:instrText xml:space="preserve"> ADDIN ZOTERO_ITEM CSL_CITATION {"citationID":"2PO2OhQe","properties":{"formattedCitation":"(Ballin &amp; Barcaroli, 2013)","plainCitation":"(Ballin &amp; Barcaroli, 2013)","dontUpdate":true,"noteIndex":0},"citationItems":[{"id":3508,"uris":["http://zotero.org/groups/2128091/items/KQ6U7MK3"],"uri":["http://zotero.org/groups/2128091/items/KQ6U7MK3"],"itemData":{"id":3508,"type":"article-journal","title":"Joint determination of optimal stratification and sample allocation using genetic algorithm","container-title":"Survey Methodology","page":"27","source":"Zotero","abstract":"This paper offers a solution to the problem of finding the optimal stratification of the available population frame, so as to ensure the minimization of the cost of the sample required to satisfy precision constraints on a set of different target estimates. The solution is searched by exploring the universe of all possible stratifications obtainable by cross-classifying the categorical auxiliary variables available in the frame (continuous auxiliary variables can be transformed into categorical ones by means of suitable methods). Therefore, the followed approach is multivariate with respect to both target and auxiliary variables. The proposed algorithm is based on a non deterministic evolutionary approach, making use of the genetic algorithm paradigm. The key feature of the algorithm is in considering each possible stratification as an individual subject to evolution, whose fitness is given by the cost of the associated sample required to satisfy a set of precision constraints, the cost being calculated by applying the Bethel algorithm for multivariate allocation. This optimal stratification algorithm, implemented in an R package (SamplingStrata), has been so far applied to a number of current surveys in the Italian National Institute of Statistics: the obtained results always show significant improvements in the efficiency of the samples obtained, with respect to previously adopted stratifications.","language":"en","author":[{"family":"Ballin","given":"Marco"},{"family":"Barcaroli","given":"Giulio"}],"issued":{"date-parts":[["2013"]]}}}],"schema":"https://github.com/citation-style-language/schema/raw/master/csl-citation.json"} </w:instrText>
      </w:r>
      <w:r w:rsidR="000F7F1C" w:rsidRPr="00432FCF">
        <w:fldChar w:fldCharType="separate"/>
      </w:r>
      <w:r w:rsidR="000F7F1C" w:rsidRPr="00432FCF">
        <w:t>Ballin and Barcaroli (2013)</w:t>
      </w:r>
      <w:r w:rsidR="000F7F1C" w:rsidRPr="00432FCF">
        <w:fldChar w:fldCharType="end"/>
      </w:r>
      <w:r w:rsidR="00F61560" w:rsidRPr="00432FCF">
        <w:t xml:space="preserve"> used Genetic A</w:t>
      </w:r>
      <w:r w:rsidR="000F7F1C" w:rsidRPr="00432FCF">
        <w:t xml:space="preserve">lgorithm </w:t>
      </w:r>
      <w:r w:rsidR="00F61560" w:rsidRPr="00432FCF">
        <w:t xml:space="preserve">(GA) which is a heuristic search technique inspired by evolutionary biology. Therefore, </w:t>
      </w:r>
      <w:r w:rsidR="00E25E5A" w:rsidRPr="00432FCF">
        <w:t>this method starts with</w:t>
      </w:r>
      <w:r w:rsidR="00F61560" w:rsidRPr="00432FCF">
        <w:t xml:space="preserve"> an initial set of potential solutions </w:t>
      </w:r>
      <w:r w:rsidR="00E25E5A" w:rsidRPr="00432FCF">
        <w:t>and evolve them</w:t>
      </w:r>
      <w:r w:rsidR="00F61560" w:rsidRPr="00432FCF">
        <w:t xml:space="preserve"> </w:t>
      </w:r>
      <w:r w:rsidR="00E25E5A" w:rsidRPr="00432FCF">
        <w:t>using</w:t>
      </w:r>
      <w:r w:rsidR="00F61560" w:rsidRPr="00432FCF">
        <w:t xml:space="preserve"> inheritance, mutation, selection, and crossover </w:t>
      </w:r>
      <w:r w:rsidR="00E25E5A" w:rsidRPr="00432FCF">
        <w:t xml:space="preserve">operators at each </w:t>
      </w:r>
      <w:r w:rsidR="0087593A" w:rsidRPr="00432FCF">
        <w:t>iteration to</w:t>
      </w:r>
      <w:r w:rsidR="00F61560" w:rsidRPr="00432FCF">
        <w:t xml:space="preserve"> improve the solution in future iterations</w:t>
      </w:r>
      <w:r w:rsidR="0087593A" w:rsidRPr="00432FCF">
        <w:t xml:space="preserve"> and finally reach a good solution while</w:t>
      </w:r>
      <w:r w:rsidR="00F61560" w:rsidRPr="00432FCF">
        <w:t xml:space="preserve"> there is no guarantee to find the optimal solution.</w:t>
      </w:r>
      <w:r w:rsidR="0087593A" w:rsidRPr="00432FCF">
        <w:t xml:space="preserve"> This means that only a fraction of possible stratifications </w:t>
      </w:r>
      <w:r w:rsidR="00480F0B" w:rsidRPr="00432FCF">
        <w:t>is</w:t>
      </w:r>
      <w:r w:rsidR="0087593A" w:rsidRPr="00432FCF">
        <w:t xml:space="preserve"> explored in the process. For each stratification, the optimal allocation is </w:t>
      </w:r>
      <w:r w:rsidR="0011205A" w:rsidRPr="00432FCF">
        <w:t xml:space="preserve">determined </w:t>
      </w:r>
      <w:r w:rsidR="0011205A">
        <w:t xml:space="preserve">by </w:t>
      </w:r>
      <w:r w:rsidR="0011205A">
        <w:fldChar w:fldCharType="begin"/>
      </w:r>
      <w:r w:rsidR="00BA6D91">
        <w:instrText xml:space="preserve"> ADDIN ZOTERO_ITEM CSL_CITATION {"citationID":"Yt1U8GQm","properties":{"formattedCitation":"(Bethel, 1989)","plainCitation":"(Bethel, 1989)","dontUpdate":true,"noteIndex":0},"citationItems":[{"id":3433,"uris":["http://zotero.org/groups/2128091/items/UVQTFRAG"],"uri":["http://zotero.org/groups/2128091/items/UVQTFRAG"],"itemData":{"id":3433,"type":"article-journal","title":"Sample allocation in multivariate surveys","page":"47-57","volume":"15","author":[{"family":"Bethel","given":"James"}],"issued":{"date-parts":[["1989"]]}}}],"schema":"https://github.com/citation-style-language/schema/raw/master/csl-citation.json"} </w:instrText>
      </w:r>
      <w:r w:rsidR="0011205A">
        <w:fldChar w:fldCharType="separate"/>
      </w:r>
      <w:r w:rsidR="0011205A" w:rsidRPr="00544918">
        <w:t>Bethel</w:t>
      </w:r>
      <w:r w:rsidR="0011205A">
        <w:t>'s</w:t>
      </w:r>
      <w:r w:rsidR="0011205A" w:rsidRPr="00544918">
        <w:t xml:space="preserve"> </w:t>
      </w:r>
      <w:r w:rsidR="0011205A">
        <w:lastRenderedPageBreak/>
        <w:t>(</w:t>
      </w:r>
      <w:r w:rsidR="0011205A" w:rsidRPr="00544918">
        <w:t>1989)</w:t>
      </w:r>
      <w:r w:rsidR="0011205A">
        <w:fldChar w:fldCharType="end"/>
      </w:r>
      <w:r w:rsidR="0011205A">
        <w:t xml:space="preserve"> multivariate method. </w:t>
      </w:r>
      <w:r w:rsidR="004F7E1F">
        <w:t>The auxiliary variables</w:t>
      </w:r>
      <w:r w:rsidR="00265C70">
        <w:t xml:space="preserve"> need to be categorical. C</w:t>
      </w:r>
      <w:r w:rsidR="00974D40">
        <w:t>ontinuous</w:t>
      </w:r>
      <w:r w:rsidR="00265C70">
        <w:t xml:space="preserve"> </w:t>
      </w:r>
      <w:r w:rsidR="00974D40">
        <w:t xml:space="preserve">variables </w:t>
      </w:r>
      <w:r w:rsidR="0011205A">
        <w:t>are therefore</w:t>
      </w:r>
      <w:r w:rsidR="00974D40">
        <w:t xml:space="preserve"> converted to categorical </w:t>
      </w:r>
      <w:r w:rsidR="00265C70">
        <w:t>ones</w:t>
      </w:r>
      <w:r w:rsidR="00974D40">
        <w:t xml:space="preserve"> </w:t>
      </w:r>
      <w:r w:rsidR="0075434F">
        <w:t xml:space="preserve">using the k-means clustering method </w:t>
      </w:r>
      <w:r w:rsidR="00B11CB2">
        <w:t xml:space="preserve">proposed by </w:t>
      </w:r>
      <w:r w:rsidR="00B11CB2">
        <w:fldChar w:fldCharType="begin"/>
      </w:r>
      <w:r w:rsidR="00561694">
        <w:instrText xml:space="preserve"> ADDIN ZOTERO_ITEM CSL_CITATION {"citationID":"mLKNRj7n","properties":{"formattedCitation":"(Hartigan &amp; Wong, 1979)","plainCitation":"(Hartigan &amp; Wong, 1979)","dontUpdate":true,"noteIndex":0},"citationItems":[{"id":3521,"uris":["http://zotero.org/groups/2128091/items/344Q5I2C"],"uri":["http://zotero.org/groups/2128091/items/344Q5I2C"],"itemData":{"id":3521,"type":"article-journal","title":"Algorithm AS 136: A K-Means Clustering Algorithm","container-title":"Applied Statistics","page":"100","volume":"28","issue":"1","source":"Crossref","DOI":"10.2307/2346830","ISSN":"00359254","title-short":"Algorithm AS 136","language":"en","author":[{"family":"Hartigan","given":"J. A."},{"family":"Wong","given":"M. A."}],"issued":{"date-parts":[["1979"]]}}}],"schema":"https://github.com/citation-style-language/schema/raw/master/csl-citation.json"} </w:instrText>
      </w:r>
      <w:r w:rsidR="00B11CB2">
        <w:fldChar w:fldCharType="separate"/>
      </w:r>
      <w:r w:rsidR="00B11CB2">
        <w:t>Hartigan and</w:t>
      </w:r>
      <w:r w:rsidR="00B11CB2" w:rsidRPr="00B11CB2">
        <w:t xml:space="preserve"> Wong </w:t>
      </w:r>
      <w:r w:rsidR="00B11CB2">
        <w:t>(</w:t>
      </w:r>
      <w:r w:rsidR="00B11CB2" w:rsidRPr="00B11CB2">
        <w:t>1979)</w:t>
      </w:r>
      <w:r w:rsidR="00B11CB2">
        <w:fldChar w:fldCharType="end"/>
      </w:r>
      <w:r w:rsidR="00265C70">
        <w:t xml:space="preserve">. </w:t>
      </w:r>
    </w:p>
    <w:p w14:paraId="3D3C0CE4" w14:textId="77777777" w:rsidR="00974D40" w:rsidRPr="00BA6D91" w:rsidRDefault="0011205A" w:rsidP="00464704">
      <w:commentRangeStart w:id="2"/>
      <w:commentRangeStart w:id="3"/>
      <w:r w:rsidRPr="0061567C">
        <w:rPr>
          <w:color w:val="FF0000"/>
        </w:rPr>
        <w:t xml:space="preserve">The objective function minimizes the total sampling cost. </w:t>
      </w:r>
      <w:r w:rsidR="004F7E1F" w:rsidRPr="00DB2585">
        <w:rPr>
          <w:color w:val="FF0000"/>
          <w:highlight w:val="yellow"/>
        </w:rPr>
        <w:t>Cost of sampling per unit can be set according to the effort associated with collecting and processing each unit.</w:t>
      </w:r>
      <w:r w:rsidR="004F7E1F" w:rsidRPr="00BA6D91">
        <w:t xml:space="preserve"> </w:t>
      </w:r>
      <w:commentRangeEnd w:id="2"/>
      <w:r w:rsidR="00432FCF">
        <w:rPr>
          <w:rStyle w:val="CommentReference"/>
        </w:rPr>
        <w:commentReference w:id="2"/>
      </w:r>
      <w:commentRangeEnd w:id="3"/>
      <w:r w:rsidR="00A97D30">
        <w:rPr>
          <w:rStyle w:val="CommentReference"/>
        </w:rPr>
        <w:commentReference w:id="3"/>
      </w:r>
      <w:r w:rsidRPr="00BA6D91">
        <w:t xml:space="preserve">For simplicity, relative sampling costs (i.e. cost of 2 for units requiring twice as much effort compared to the regular units with cost of 1) can be used in the model. If all sampling costs are set to 1, the model minimizes the total sample size. </w:t>
      </w:r>
    </w:p>
    <w:p w14:paraId="43C760BE" w14:textId="77777777" w:rsidR="003479AC" w:rsidRDefault="003479AC" w:rsidP="00464704">
      <w:r>
        <w:fldChar w:fldCharType="begin"/>
      </w:r>
      <w:r w:rsidR="00561694">
        <w:instrText xml:space="preserve"> ADDIN ZOTERO_ITEM CSL_CITATION {"citationID":"88DqTLtm","properties":{"formattedCitation":"(Barcaroli, 2014)","plainCitation":"(Barcaroli, 2014)","dontUpdate":true,"noteIndex":0},"citationItems":[{"id":3368,"uris":["http://zotero.org/groups/2128091/items/V6SCP92R"],"uri":["http://zotero.org/groups/2128091/items/V6SCP92R"],"itemData":{"id":3368,"type":"article-journal","title":"SamplingStrata: An R Package for the Optimization of Stratified Sampling","container-title":"Journal of Statistical Software","page":"1-24","volume":"61","issue":"1","source":"www.jstatsoft.org","DOI":"10.18637/jss.v061.i04","ISSN":"1548-7660","title-short":"SamplingStrata","language":"en","author":[{"family":"Barcaroli","given":"Giulio"}],"issued":{"date-parts":[["2014",11,3]]}}}],"schema":"https://github.com/citation-style-language/schema/raw/master/csl-citation.json"} </w:instrText>
      </w:r>
      <w:r>
        <w:fldChar w:fldCharType="separate"/>
      </w:r>
      <w:r w:rsidRPr="003479AC">
        <w:t xml:space="preserve">Barcaroli </w:t>
      </w:r>
      <w:r>
        <w:t>(</w:t>
      </w:r>
      <w:r w:rsidRPr="003479AC">
        <w:t>2014)</w:t>
      </w:r>
      <w:r>
        <w:fldChar w:fldCharType="end"/>
      </w:r>
      <w:r>
        <w:t xml:space="preserve"> implemented their proposed method in and R </w:t>
      </w:r>
      <w:r w:rsidR="0011205A">
        <w:t xml:space="preserve">package titled </w:t>
      </w:r>
      <w:r w:rsidR="00C81310">
        <w:t>“</w:t>
      </w:r>
      <w:proofErr w:type="spellStart"/>
      <w:r w:rsidR="0011205A">
        <w:t>SamplingStrata</w:t>
      </w:r>
      <w:proofErr w:type="spellEnd"/>
      <w:r w:rsidR="00C81310">
        <w:t>”</w:t>
      </w:r>
      <w:r w:rsidR="0011205A">
        <w:t xml:space="preserve">. The R package </w:t>
      </w:r>
      <w:r w:rsidR="00C81310">
        <w:t>“</w:t>
      </w:r>
      <w:proofErr w:type="spellStart"/>
      <w:r w:rsidR="00C81310">
        <w:t>SamplingStrata</w:t>
      </w:r>
      <w:proofErr w:type="spellEnd"/>
      <w:r w:rsidR="00C81310">
        <w:t>”</w:t>
      </w:r>
      <w:r w:rsidR="00BA6D91">
        <w:t xml:space="preserve"> </w:t>
      </w:r>
      <w:r w:rsidR="00BA6D91">
        <w:fldChar w:fldCharType="begin"/>
      </w:r>
      <w:r w:rsidR="00561694">
        <w:instrText xml:space="preserve"> ADDIN ZOTERO_ITEM CSL_CITATION {"citationID":"dt2v9LEV","properties":{"formattedCitation":"(Barcaroli, 2014b)","plainCitation":"(Barcaroli, 2014b)","noteIndex":0},"citationItems":[{"id":3369,"uris":["http://zotero.org/groups/2128091/items/PG3UXYR3"],"uri":["http://zotero.org/groups/2128091/items/PG3UXYR3"],"itemData":{"id":3369,"type":"article-journal","title":"&lt;b&gt;SamplingStrata&lt;/b&gt; : An &lt;i&gt;R&lt;/i&gt; Package for the Optimization of Stratified Sampling","container-title":"Journal of Statistical Software","volume":"61","issue":"4","source":"Crossref","abstract":"When designing a sampling survey, usually constraints are set on the desired precision levels regarding one or more target estimates (the Y ’s). If a sampling frame is available, containing auxiliary information related to each unit (the X’s), it is possible to adopt a stratiﬁed sample design. For any given stratiﬁcation of the frame, in the multivariate case it is possible to solve the problem of the best allocation of units in strata, by minimizing a cost function subject to precision constraints (or, conversely, by maximizing the precision of the estimates under a given budget). The problem is to determine the best stratiﬁcation in the frame, i.e., the one that ensures the overall minimal cost of the sample necessary to satisfy precision constraints. The X’s can be categorical or continuous; continuous ones can be transformed into categorical ones. The most detailed stratiﬁcation is given by the Cartesian product of the X’s (the atomic strata). A way to determine the best stratiﬁcation is to explore exhaustively the set of all possible partitions derivable by the set of atomic strata, evaluating each one by calculating the corresponding cost in terms of the sample required to satisfy precision constraints. This is unaﬀordable in practical situations, where the dimension of the space of the partitions can be very high. Another possible way is to explore the space of partitions with an algorithm that is particularly suitable in such situations: the genetic algorithm. The R package SamplingStrata, based on the use of a genetic algorithm, allows to determine the best stratiﬁcation for a population frame, i.e., the one that ensures the minimum sample cost necessary to satisfy precision constraints, in a multivariate and multi-domain case.","URL":"http://www.jstatsoft.org/v61/i04/","DOI":"10.18637/jss.v061.i04","ISSN":"1548-7660","title-short":"&lt;b&gt;SamplingStrata&lt;/b&gt;","language":"en","author":[{"family":"Barcaroli","given":"Giulio"}],"issued":{"date-parts":[["2014"]]},"accessed":{"date-parts":[["2018",11,27]]}}}],"schema":"https://github.com/citation-style-language/schema/raw/master/csl-citation.json"} </w:instrText>
      </w:r>
      <w:r w:rsidR="00BA6D91">
        <w:fldChar w:fldCharType="separate"/>
      </w:r>
      <w:r w:rsidR="00BA6D91" w:rsidRPr="00BA6D91">
        <w:t>(</w:t>
      </w:r>
      <w:proofErr w:type="spellStart"/>
      <w:r w:rsidR="00BA6D91" w:rsidRPr="00BA6D91">
        <w:t>Barcaroli</w:t>
      </w:r>
      <w:proofErr w:type="spellEnd"/>
      <w:r w:rsidR="00BA6D91" w:rsidRPr="00BA6D91">
        <w:t>, 2014b)</w:t>
      </w:r>
      <w:r w:rsidR="00BA6D91">
        <w:fldChar w:fldCharType="end"/>
      </w:r>
      <w:r w:rsidR="00C81310">
        <w:t xml:space="preserve"> is available on the Comprehensive</w:t>
      </w:r>
      <w:r w:rsidR="00BA6D91">
        <w:t xml:space="preserve"> R Archive Network (CRAN) </w:t>
      </w:r>
      <w:r w:rsidR="00BA6D91">
        <w:fldChar w:fldCharType="begin"/>
      </w:r>
      <w:r w:rsidR="00561694">
        <w:instrText xml:space="preserve"> ADDIN ZOTERO_ITEM CSL_CITATION {"citationID":"mLkPMGrW","properties":{"formattedCitation":"(\\uc0\\u8220{}The Comprehensive R Archive Network,\\uc0\\u8221{} 2019)","plainCitation":"(“The Comprehensive R Archive Network,” 2019)","noteIndex":0},"citationItems":[{"id":3593,"uris":["http://zotero.org/groups/2128091/items/F24CZ6CM"],"uri":["http://zotero.org/groups/2128091/items/F24CZ6CM"],"itemData":{"id":3593,"type":"webpage","title":"The Comprehensive R Archive Network","URL":"https://cran.r-project.org/","issued":{"date-parts":[["2019",3,11]]},"accessed":{"date-parts":[["2019",4,18]]}}}],"schema":"https://github.com/citation-style-language/schema/raw/master/csl-citation.json"} </w:instrText>
      </w:r>
      <w:r w:rsidR="00BA6D91">
        <w:fldChar w:fldCharType="separate"/>
      </w:r>
      <w:r w:rsidR="00561694" w:rsidRPr="00561694">
        <w:t>(“The Comprehensive R Archive Network,” 2019)</w:t>
      </w:r>
      <w:r w:rsidR="00BA6D91">
        <w:fldChar w:fldCharType="end"/>
      </w:r>
      <w:r w:rsidR="00BA6D91">
        <w:t xml:space="preserve">. </w:t>
      </w:r>
    </w:p>
    <w:p w14:paraId="52D731AA" w14:textId="77777777" w:rsidR="00FA6850" w:rsidRDefault="00FA6850" w:rsidP="00464704">
      <w:pPr>
        <w:pStyle w:val="Heading1"/>
      </w:pPr>
      <w:bookmarkStart w:id="4" w:name="_Toc6986072"/>
      <w:r>
        <w:t>Case study</w:t>
      </w:r>
      <w:bookmarkEnd w:id="4"/>
    </w:p>
    <w:p w14:paraId="24991C07" w14:textId="77777777" w:rsidR="00BA6D91" w:rsidRDefault="00BA6D91" w:rsidP="00464704">
      <w:r>
        <w:t xml:space="preserve">The optimal stratification and allocation method based on Genetic algorithm is evaluated on a case study involving a sampling frame with 100,000 units. The units in the case study are designed to replicate the establishments in CFS. </w:t>
      </w:r>
    </w:p>
    <w:p w14:paraId="20D50725" w14:textId="77777777" w:rsidR="00FA6850" w:rsidRDefault="00FA6850" w:rsidP="00464704">
      <w:pPr>
        <w:pStyle w:val="Heading2"/>
        <w:numPr>
          <w:ilvl w:val="1"/>
          <w:numId w:val="1"/>
        </w:numPr>
      </w:pPr>
      <w:bookmarkStart w:id="5" w:name="_Toc6986073"/>
      <w:r>
        <w:t>Data sources</w:t>
      </w:r>
      <w:bookmarkEnd w:id="5"/>
    </w:p>
    <w:p w14:paraId="277FDEAD" w14:textId="77777777" w:rsidR="002E1621" w:rsidRPr="002E1621" w:rsidRDefault="00970374" w:rsidP="00561694">
      <w:pPr>
        <w:rPr>
          <w:rtl/>
          <w:lang w:bidi="fa-IR"/>
        </w:rPr>
      </w:pPr>
      <w:r>
        <w:rPr>
          <w:lang w:bidi="fa-IR"/>
        </w:rPr>
        <w:t xml:space="preserve">The state level freight transportation value and weight were used from FAF 2016 </w:t>
      </w:r>
      <w:r>
        <w:rPr>
          <w:lang w:bidi="fa-IR"/>
        </w:rPr>
        <w:fldChar w:fldCharType="begin"/>
      </w:r>
      <w:r w:rsidR="00561694">
        <w:rPr>
          <w:lang w:bidi="fa-IR"/>
        </w:rPr>
        <w:instrText xml:space="preserve"> ADDIN ZOTERO_ITEM CSL_CITATION {"citationID":"Fpsgckml","properties":{"formattedCitation":"(Bureau of Transportation Statistics, 2019b)","plainCitation":"(Bureau of Transportation Statistics, 2019b)","noteIndex":0},"citationItems":[{"id":3596,"uris":["http://zotero.org/groups/2128091/items/GVSM27SP"],"uri":["http://zotero.org/groups/2128091/items/GVSM27SP"],"itemData":{"id":3596,"type":"webpage","title":"Freight Analysis Framework","URL":"https://www.bts.gov/faf","author":[{"literal":"Bureau of Transportation Statistics"}],"issued":{"date-parts":[["2019",3,29]]},"accessed":{"date-parts":[["2019",4,23]]}}}],"schema":"https://github.com/citation-style-language/schema/raw/master/csl-citation.json"} </w:instrText>
      </w:r>
      <w:r>
        <w:rPr>
          <w:lang w:bidi="fa-IR"/>
        </w:rPr>
        <w:fldChar w:fldCharType="separate"/>
      </w:r>
      <w:r w:rsidR="00561694" w:rsidRPr="00561694">
        <w:t>(Bureau of Transportation Statistics, 2019b)</w:t>
      </w:r>
      <w:r>
        <w:rPr>
          <w:lang w:bidi="fa-IR"/>
        </w:rPr>
        <w:fldChar w:fldCharType="end"/>
      </w:r>
      <w:r>
        <w:rPr>
          <w:lang w:bidi="fa-IR"/>
        </w:rPr>
        <w:t xml:space="preserve"> estimates Access database. </w:t>
      </w:r>
      <w:r w:rsidR="002B4EF3">
        <w:rPr>
          <w:lang w:bidi="fa-IR"/>
        </w:rPr>
        <w:t xml:space="preserve">The selected FAF dataset </w:t>
      </w:r>
      <w:r w:rsidR="000122D7">
        <w:rPr>
          <w:lang w:bidi="fa-IR"/>
        </w:rPr>
        <w:t>with</w:t>
      </w:r>
      <w:r w:rsidR="002B4EF3">
        <w:rPr>
          <w:lang w:bidi="fa-IR"/>
        </w:rPr>
        <w:t xml:space="preserve"> over 1.5 million records</w:t>
      </w:r>
      <w:r w:rsidR="000122D7">
        <w:rPr>
          <w:lang w:bidi="fa-IR"/>
        </w:rPr>
        <w:t xml:space="preserve"> is about 50 MBs in size in CSV format.</w:t>
      </w:r>
      <w:r w:rsidR="002B4EF3">
        <w:rPr>
          <w:lang w:bidi="fa-IR"/>
        </w:rPr>
        <w:t xml:space="preserve"> </w:t>
      </w:r>
      <w:r w:rsidR="00EC164F">
        <w:rPr>
          <w:lang w:bidi="fa-IR"/>
        </w:rPr>
        <w:t>The complete county file for 2016 County Business Patterns (CBP</w:t>
      </w:r>
      <w:r w:rsidR="00E514B7">
        <w:rPr>
          <w:lang w:bidi="fa-IR"/>
        </w:rPr>
        <w:t>)</w:t>
      </w:r>
      <w:r w:rsidR="00EC164F">
        <w:rPr>
          <w:lang w:bidi="fa-IR"/>
        </w:rPr>
        <w:t xml:space="preserve"> </w:t>
      </w:r>
      <w:r w:rsidR="00EC164F">
        <w:rPr>
          <w:lang w:bidi="fa-IR"/>
        </w:rPr>
        <w:fldChar w:fldCharType="begin"/>
      </w:r>
      <w:r w:rsidR="00561694">
        <w:rPr>
          <w:lang w:bidi="fa-IR"/>
        </w:rPr>
        <w:instrText xml:space="preserve"> ADDIN ZOTERO_ITEM CSL_CITATION {"citationID":"WxOuzauF","properties":{"formattedCitation":"(US Census Bureau, 2018)","plainCitation":"(US Census Bureau, 2018)","noteIndex":0},"citationItems":[{"id":3598,"uris":["http://zotero.org/groups/2128091/items/RYM4PQJU"],"uri":["http://zotero.org/groups/2128091/items/RYM4PQJU"],"itemData":{"id":3598,"type":"webpage","title":"County Business Patterns: 2016","URL":"https://www.census.gov/data/datasets/2016/econ/cbp/2016-cbp.html","title-short":"County Business Patterns","language":"EN-US","author":[{"literal":"US Census Bureau"}],"issued":{"date-parts":[["2018",9,12]]},"accessed":{"date-parts":[["2019",4,23]]}}}],"schema":"https://github.com/citation-style-language/schema/raw/master/csl-citation.json"} </w:instrText>
      </w:r>
      <w:r w:rsidR="00EC164F">
        <w:rPr>
          <w:lang w:bidi="fa-IR"/>
        </w:rPr>
        <w:fldChar w:fldCharType="separate"/>
      </w:r>
      <w:r w:rsidR="00EC164F" w:rsidRPr="00EC164F">
        <w:t>(US Census Bureau, 2018)</w:t>
      </w:r>
      <w:r w:rsidR="00EC164F">
        <w:rPr>
          <w:lang w:bidi="fa-IR"/>
        </w:rPr>
        <w:fldChar w:fldCharType="end"/>
      </w:r>
      <w:r w:rsidR="00EC164F">
        <w:rPr>
          <w:lang w:bidi="fa-IR"/>
        </w:rPr>
        <w:t xml:space="preserve"> was used to estimate average freight </w:t>
      </w:r>
      <w:r w:rsidR="00EC164F">
        <w:rPr>
          <w:lang w:bidi="fa-IR"/>
        </w:rPr>
        <w:lastRenderedPageBreak/>
        <w:t xml:space="preserve">value and weights for each industry at the county level. more details on the steps involved in the data processing are presented in the next section. </w:t>
      </w:r>
      <w:r w:rsidR="000122D7">
        <w:rPr>
          <w:lang w:bidi="fa-IR"/>
        </w:rPr>
        <w:t>The CBP dataset with over 2 million records is about 12 MBs in CSV format.</w:t>
      </w:r>
      <w:r w:rsidR="00E514B7">
        <w:rPr>
          <w:lang w:bidi="fa-IR"/>
        </w:rPr>
        <w:t xml:space="preserve"> </w:t>
      </w:r>
      <w:r w:rsidR="000122D7">
        <w:rPr>
          <w:lang w:bidi="fa-IR"/>
        </w:rPr>
        <w:t xml:space="preserve">A </w:t>
      </w:r>
      <w:r w:rsidR="00E514B7">
        <w:rPr>
          <w:lang w:bidi="fa-IR"/>
        </w:rPr>
        <w:t xml:space="preserve">mapping between NAICS and SCTG codes </w:t>
      </w:r>
      <w:r w:rsidR="000122EB">
        <w:rPr>
          <w:lang w:bidi="fa-IR"/>
        </w:rPr>
        <w:t>was</w:t>
      </w:r>
      <w:r w:rsidR="00E514B7">
        <w:rPr>
          <w:lang w:bidi="fa-IR"/>
        </w:rPr>
        <w:t xml:space="preserve"> created based on “</w:t>
      </w:r>
      <w:r w:rsidR="00E514B7" w:rsidRPr="00E514B7">
        <w:rPr>
          <w:lang w:bidi="fa-IR"/>
        </w:rPr>
        <w:t>NAICS Industries In-scope to the 2017 CFS</w:t>
      </w:r>
      <w:r w:rsidR="00E514B7">
        <w:rPr>
          <w:lang w:bidi="fa-IR"/>
        </w:rPr>
        <w:t>”</w:t>
      </w:r>
      <w:r w:rsidR="00227E89">
        <w:rPr>
          <w:lang w:bidi="fa-IR"/>
        </w:rPr>
        <w:t xml:space="preserve"> list</w:t>
      </w:r>
      <w:r w:rsidR="00E514B7">
        <w:rPr>
          <w:lang w:bidi="fa-IR"/>
        </w:rPr>
        <w:t xml:space="preserve"> from 2017 CFS methodology </w:t>
      </w:r>
      <w:r w:rsidR="00E514B7">
        <w:rPr>
          <w:lang w:bidi="fa-IR"/>
        </w:rPr>
        <w:fldChar w:fldCharType="begin"/>
      </w:r>
      <w:r w:rsidR="00561694">
        <w:rPr>
          <w:lang w:bidi="fa-IR"/>
        </w:rPr>
        <w:instrText xml:space="preserve"> ADDIN ZOTERO_ITEM CSL_CITATION {"citationID":"BPVKqJk0","properties":{"formattedCitation":"(Bureau of Transportation Statistics, 2019a)","plainCitation":"(Bureau of Transportation Statistics, 2019a)","noteIndex":0},"citationItems":[{"id":3603,"uris":["http://zotero.org/groups/2128091/items/FHM8PTXB"],"uri":["http://zotero.org/groups/2128091/items/FHM8PTXB"],"itemData":{"id":3603,"type":"webpage","title":"2017 Commodity Flow Survey Overview and Methodology","URL":"https://www.bts.gov/archive/publications/commodity_flow_survey/methodology_2012","author":[{"literal":"Bureau of Transportation Statistics"}],"issued":{"date-parts":[["2019",2,25]]},"accessed":{"date-parts":[["2019",4,23]]}}}],"schema":"https://github.com/citation-style-language/schema/raw/master/csl-citation.json"} </w:instrText>
      </w:r>
      <w:r w:rsidR="00E514B7">
        <w:rPr>
          <w:lang w:bidi="fa-IR"/>
        </w:rPr>
        <w:fldChar w:fldCharType="separate"/>
      </w:r>
      <w:r w:rsidR="00561694" w:rsidRPr="00561694">
        <w:t>(Bureau of Transportation Statistics, 2019a)</w:t>
      </w:r>
      <w:r w:rsidR="00E514B7">
        <w:rPr>
          <w:lang w:bidi="fa-IR"/>
        </w:rPr>
        <w:fldChar w:fldCharType="end"/>
      </w:r>
      <w:r w:rsidR="00E514B7">
        <w:rPr>
          <w:lang w:bidi="fa-IR"/>
        </w:rPr>
        <w:t xml:space="preserve">. </w:t>
      </w:r>
      <w:r w:rsidR="006620CA">
        <w:rPr>
          <w:lang w:bidi="fa-IR"/>
        </w:rPr>
        <w:t xml:space="preserve">The raw data sources </w:t>
      </w:r>
      <w:r w:rsidR="00C27D66">
        <w:rPr>
          <w:lang w:bidi="fa-IR"/>
        </w:rPr>
        <w:t xml:space="preserve">are </w:t>
      </w:r>
      <w:r w:rsidR="00DA7A52">
        <w:rPr>
          <w:lang w:bidi="fa-IR"/>
        </w:rPr>
        <w:t xml:space="preserve">available in CSV format </w:t>
      </w:r>
      <w:r w:rsidR="003310CB">
        <w:rPr>
          <w:lang w:bidi="fa-IR"/>
        </w:rPr>
        <w:t>in “</w:t>
      </w:r>
      <w:proofErr w:type="spellStart"/>
      <w:r w:rsidR="003310CB">
        <w:rPr>
          <w:lang w:bidi="fa-IR"/>
        </w:rPr>
        <w:t>Raw_Data</w:t>
      </w:r>
      <w:proofErr w:type="spellEnd"/>
      <w:r w:rsidR="003310CB">
        <w:rPr>
          <w:lang w:bidi="fa-IR"/>
        </w:rPr>
        <w:t xml:space="preserve">” folder on the GitHub repository </w:t>
      </w:r>
      <w:r w:rsidR="003310CB">
        <w:rPr>
          <w:lang w:bidi="fa-IR"/>
        </w:rPr>
        <w:fldChar w:fldCharType="begin"/>
      </w:r>
      <w:r w:rsidR="003310CB">
        <w:rPr>
          <w:lang w:bidi="fa-IR"/>
        </w:rPr>
        <w:instrText xml:space="preserve"> ADDIN ZOTERO_ITEM CSL_CITATION {"citationID":"8p6yM9dq","properties":{"formattedCitation":"(Ghanbartehrani, 2019)","plainCitation":"(Ghanbartehrani, 2019)","noteIndex":0},"citationItems":[{"id":3605,"uris":["http://zotero.org/groups/2128091/items/3NZFUUIV"],"uri":["http://zotero.org/groups/2128091/items/3NZFUUIV"],"itemData":{"id":3605,"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3310CB">
        <w:rPr>
          <w:lang w:bidi="fa-IR"/>
        </w:rPr>
        <w:fldChar w:fldCharType="separate"/>
      </w:r>
      <w:r w:rsidR="003310CB" w:rsidRPr="003310CB">
        <w:t>(Ghanbartehrani, 2019)</w:t>
      </w:r>
      <w:r w:rsidR="003310CB">
        <w:rPr>
          <w:lang w:bidi="fa-IR"/>
        </w:rPr>
        <w:fldChar w:fldCharType="end"/>
      </w:r>
      <w:r w:rsidR="005C5966">
        <w:rPr>
          <w:lang w:bidi="fa-IR"/>
        </w:rPr>
        <w:t xml:space="preserve">. </w:t>
      </w:r>
    </w:p>
    <w:p w14:paraId="6F8E4A38" w14:textId="77777777" w:rsidR="00FA6850" w:rsidRDefault="00A90899" w:rsidP="00464704">
      <w:pPr>
        <w:pStyle w:val="Heading2"/>
        <w:numPr>
          <w:ilvl w:val="1"/>
          <w:numId w:val="1"/>
        </w:numPr>
      </w:pPr>
      <w:bookmarkStart w:id="6" w:name="_Toc6986074"/>
      <w:r>
        <w:t>Pre</w:t>
      </w:r>
      <w:r w:rsidR="000122D7">
        <w:t>-p</w:t>
      </w:r>
      <w:r>
        <w:t>rocessing of the</w:t>
      </w:r>
      <w:r w:rsidR="00FA6850">
        <w:t xml:space="preserve"> data</w:t>
      </w:r>
      <w:bookmarkEnd w:id="6"/>
      <w:r w:rsidR="00FA6850">
        <w:t xml:space="preserve"> </w:t>
      </w:r>
    </w:p>
    <w:p w14:paraId="40C22919" w14:textId="77777777" w:rsidR="00EC164F" w:rsidRPr="00464704" w:rsidRDefault="005C5966" w:rsidP="00464704">
      <w:r w:rsidRPr="00464704">
        <w:t>All data files</w:t>
      </w:r>
      <w:r w:rsidR="00E514B7" w:rsidRPr="00464704">
        <w:t xml:space="preserve"> were </w:t>
      </w:r>
      <w:r w:rsidRPr="00464704">
        <w:t>imported</w:t>
      </w:r>
      <w:r w:rsidR="00E514B7" w:rsidRPr="00464704">
        <w:t xml:space="preserve"> in a PostgreSQL </w:t>
      </w:r>
      <w:r w:rsidR="00E514B7" w:rsidRPr="00464704">
        <w:fldChar w:fldCharType="begin"/>
      </w:r>
      <w:r w:rsidR="00262E6E" w:rsidRPr="00464704">
        <w:instrText xml:space="preserve"> ADDIN ZOTERO_ITEM CSL_CITATION {"citationID":"xMyO1ymu","properties":{"formattedCitation":"(The PostgreSQL Global Development Group, 2019b)","plainCitation":"(The PostgreSQL Global Development Group, 2019b)","noteIndex":0},"citationItems":[{"id":3600,"uris":["http://zotero.org/groups/2128091/items/V97GQ2CH"],"uri":["http://zotero.org/groups/2128091/items/V97GQ2CH"],"itemData":{"id":3600,"type":"webpage","title":"PostgreSQL: The world's most advanced open source database","URL":"https://www.postgresql.org/","author":[{"literal":"The PostgreSQL Global Development Group"}],"issued":{"date-parts":[["2019"]]},"accessed":{"date-parts":[["2019",4,23]]}}}],"schema":"https://github.com/citation-style-language/schema/raw/master/csl-citation.json"} </w:instrText>
      </w:r>
      <w:r w:rsidR="00E514B7" w:rsidRPr="00464704">
        <w:fldChar w:fldCharType="separate"/>
      </w:r>
      <w:r w:rsidR="00262E6E" w:rsidRPr="00464704">
        <w:t>(The PostgreSQL Global Development Group, 2019b)</w:t>
      </w:r>
      <w:r w:rsidR="00E514B7" w:rsidRPr="00464704">
        <w:fldChar w:fldCharType="end"/>
      </w:r>
      <w:r w:rsidR="00E514B7" w:rsidRPr="00464704">
        <w:t xml:space="preserve"> relational database</w:t>
      </w:r>
      <w:r w:rsidR="000122D7" w:rsidRPr="00464704">
        <w:t xml:space="preserve"> to facilitate the pre-processing stage. </w:t>
      </w:r>
      <w:r w:rsidRPr="00464704">
        <w:t>Total value and weight for each SCTG code were aggregated at the state level</w:t>
      </w:r>
      <w:r w:rsidR="00227E89" w:rsidRPr="00464704">
        <w:t xml:space="preserve"> in the FAF table. In CBP table, total number of establishments was calculated for each state, county, and NAICS category based on t</w:t>
      </w:r>
      <w:r w:rsidR="00CB2C34" w:rsidRPr="00464704">
        <w:t xml:space="preserve">he list of industries in-scope to the 2017 CFS. Then, CBP and FAF tables were joined based on the NAICS/SCTG mapping mentioned in the previous section to add </w:t>
      </w:r>
      <w:commentRangeStart w:id="7"/>
      <w:commentRangeStart w:id="8"/>
      <w:r w:rsidR="00CB2C34" w:rsidRPr="00464704">
        <w:t>total number of establishments in each industry-state combination in the FAF table</w:t>
      </w:r>
      <w:commentRangeEnd w:id="7"/>
      <w:r w:rsidR="00432FCF">
        <w:rPr>
          <w:rStyle w:val="CommentReference"/>
        </w:rPr>
        <w:commentReference w:id="7"/>
      </w:r>
      <w:commentRangeEnd w:id="8"/>
      <w:r w:rsidR="0018098E">
        <w:rPr>
          <w:rStyle w:val="CommentReference"/>
        </w:rPr>
        <w:commentReference w:id="8"/>
      </w:r>
      <w:r w:rsidR="00CB2C34" w:rsidRPr="00464704">
        <w:t>. Finally, county level value and weights</w:t>
      </w:r>
      <w:r w:rsidR="00814445" w:rsidRPr="00464704">
        <w:t xml:space="preserve"> for each industry</w:t>
      </w:r>
      <w:r w:rsidR="00CB2C34" w:rsidRPr="00464704">
        <w:t xml:space="preserve"> were estimated by multiplying state level numbers by the </w:t>
      </w:r>
      <w:r w:rsidR="00814445" w:rsidRPr="00464704">
        <w:t>ratio of the number of establishments in each county</w:t>
      </w:r>
      <w:r w:rsidR="00CB2C34" w:rsidRPr="00464704">
        <w:t xml:space="preserve"> </w:t>
      </w:r>
      <w:r w:rsidR="00814445" w:rsidRPr="00464704">
        <w:t xml:space="preserve">(and industry) over the total number of establishments in each state (and industry). </w:t>
      </w:r>
      <w:r w:rsidR="00A90899" w:rsidRPr="00464704">
        <w:t>All the SQL scripts used to perform the steps involved in the pre-processing stage are available in “</w:t>
      </w:r>
      <w:proofErr w:type="spellStart"/>
      <w:r w:rsidR="00A90899" w:rsidRPr="00464704">
        <w:t>SQL_Scripts.sql</w:t>
      </w:r>
      <w:proofErr w:type="spellEnd"/>
      <w:r w:rsidR="00A90899" w:rsidRPr="00464704">
        <w:t xml:space="preserve">” file available in “SQL” folder on the GitHub repository </w:t>
      </w:r>
      <w:r w:rsidR="00A90899" w:rsidRPr="00464704">
        <w:fldChar w:fldCharType="begin"/>
      </w:r>
      <w:r w:rsidR="00A90899" w:rsidRPr="00464704">
        <w:instrText xml:space="preserve"> ADDIN ZOTERO_ITEM CSL_CITATION {"citationID":"pNBMRNyd","properties":{"formattedCitation":"(Ghanbartehrani, 2019)","plainCitation":"(Ghanbartehrani, 2019)","noteIndex":0},"citationItems":[{"id":3605,"uris":["http://zotero.org/groups/2128091/items/3NZFUUIV"],"uri":["http://zotero.org/groups/2128091/items/3NZFUUIV"],"itemData":{"id":3605,"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A90899" w:rsidRPr="00464704">
        <w:fldChar w:fldCharType="separate"/>
      </w:r>
      <w:r w:rsidR="00A90899" w:rsidRPr="00464704">
        <w:t>(Ghanbartehrani, 2019)</w:t>
      </w:r>
      <w:r w:rsidR="00A90899" w:rsidRPr="00464704">
        <w:fldChar w:fldCharType="end"/>
      </w:r>
      <w:r w:rsidR="00A90899" w:rsidRPr="00464704">
        <w:t xml:space="preserve">. </w:t>
      </w:r>
    </w:p>
    <w:p w14:paraId="73AF8D81" w14:textId="77777777" w:rsidR="00A90899" w:rsidRDefault="00A90899" w:rsidP="00464704">
      <w:pPr>
        <w:pStyle w:val="Heading2"/>
        <w:numPr>
          <w:ilvl w:val="1"/>
          <w:numId w:val="1"/>
        </w:numPr>
      </w:pPr>
      <w:bookmarkStart w:id="9" w:name="_Toc6986075"/>
      <w:r>
        <w:t>Frame data generation</w:t>
      </w:r>
      <w:bookmarkEnd w:id="9"/>
    </w:p>
    <w:p w14:paraId="30D47D82" w14:textId="77777777" w:rsidR="00A90899" w:rsidRPr="00464704" w:rsidRDefault="002B4EF3" w:rsidP="00464704">
      <w:r w:rsidRPr="00464704">
        <w:t xml:space="preserve">A function developed </w:t>
      </w:r>
      <w:r w:rsidR="00262E6E" w:rsidRPr="00464704">
        <w:t xml:space="preserve">in PostgreSQL procedural language </w:t>
      </w:r>
      <w:r w:rsidR="00262E6E" w:rsidRPr="00464704">
        <w:fldChar w:fldCharType="begin"/>
      </w:r>
      <w:r w:rsidR="00262E6E" w:rsidRPr="00464704">
        <w:instrText xml:space="preserve"> ADDIN ZOTERO_ITEM CSL_CITATION {"citationID":"HGgiKjWn","properties":{"formattedCitation":"(The PostgreSQL Global Development Group, 2019a)","plainCitation":"(The PostgreSQL Global Development Group, 2019a)","noteIndex":0},"citationItems":[{"id":3607,"uris":["http://zotero.org/groups/2128091/items/HUDQZDNA"],"uri":["http://zotero.org/groups/2128091/items/HUDQZDNA"],"itemData":{"id":3607,"type":"webpage","title":"PostgreSQL: Documentation: 11: 43.1. Overview","URL":"https://www.postgresql.org/docs/current/plpgsql-overview.html","author":[{"literal":"The PostgreSQL Global Development Group"}],"issued":{"date-parts":[["2019"]]},"accessed":{"date-parts":[["2019",4,23]]}}}],"schema":"https://github.com/citation-style-language/schema/raw/master/csl-citation.json"} </w:instrText>
      </w:r>
      <w:r w:rsidR="00262E6E" w:rsidRPr="00464704">
        <w:fldChar w:fldCharType="separate"/>
      </w:r>
      <w:r w:rsidR="00262E6E" w:rsidRPr="00464704">
        <w:t xml:space="preserve">(The PostgreSQL Global Development </w:t>
      </w:r>
      <w:r w:rsidR="00262E6E" w:rsidRPr="00464704">
        <w:lastRenderedPageBreak/>
        <w:t>Group, 2019a)</w:t>
      </w:r>
      <w:r w:rsidR="00262E6E" w:rsidRPr="00464704">
        <w:fldChar w:fldCharType="end"/>
      </w:r>
      <w:r w:rsidR="00262E6E" w:rsidRPr="00464704">
        <w:t xml:space="preserve"> was developed for generating sampling frames with user defined size based on the pre-processed data described in the previous section. The function signature is as follows. </w:t>
      </w:r>
    </w:p>
    <w:p w14:paraId="62DFB094" w14:textId="77777777" w:rsidR="00262E6E" w:rsidRPr="00464704" w:rsidRDefault="00262E6E" w:rsidP="0043170C">
      <w:pPr>
        <w:pStyle w:val="Code"/>
        <w:rPr>
          <w:rStyle w:val="pl-c"/>
        </w:rPr>
      </w:pPr>
      <w:proofErr w:type="spellStart"/>
      <w:r w:rsidRPr="00464704">
        <w:rPr>
          <w:rStyle w:val="pl-c"/>
        </w:rPr>
        <w:t>generate_</w:t>
      </w:r>
      <w:proofErr w:type="gramStart"/>
      <w:r w:rsidRPr="00464704">
        <w:rPr>
          <w:rStyle w:val="pl-c"/>
        </w:rPr>
        <w:t>est</w:t>
      </w:r>
      <w:proofErr w:type="spellEnd"/>
      <w:r w:rsidRPr="00464704">
        <w:rPr>
          <w:rStyle w:val="pl-c"/>
        </w:rPr>
        <w:t>(</w:t>
      </w:r>
      <w:proofErr w:type="spellStart"/>
      <w:proofErr w:type="gramEnd"/>
      <w:r w:rsidR="00464704" w:rsidRPr="00464704">
        <w:rPr>
          <w:rStyle w:val="pl-c"/>
        </w:rPr>
        <w:t>frame</w:t>
      </w:r>
      <w:r w:rsidRPr="00464704">
        <w:rPr>
          <w:rStyle w:val="pl-c"/>
        </w:rPr>
        <w:t>_size</w:t>
      </w:r>
      <w:proofErr w:type="spellEnd"/>
      <w:r w:rsidRPr="00464704">
        <w:rPr>
          <w:rStyle w:val="pl-c"/>
        </w:rPr>
        <w:t xml:space="preserve">, </w:t>
      </w:r>
      <w:proofErr w:type="spellStart"/>
      <w:r w:rsidR="00464704" w:rsidRPr="00464704">
        <w:rPr>
          <w:rStyle w:val="pl-c"/>
        </w:rPr>
        <w:t>s</w:t>
      </w:r>
      <w:r w:rsidRPr="00464704">
        <w:rPr>
          <w:rStyle w:val="pl-c"/>
        </w:rPr>
        <w:t>ource_table</w:t>
      </w:r>
      <w:proofErr w:type="spellEnd"/>
      <w:r w:rsidRPr="00464704">
        <w:rPr>
          <w:rStyle w:val="pl-c"/>
        </w:rPr>
        <w:t xml:space="preserve">, </w:t>
      </w:r>
      <w:proofErr w:type="spellStart"/>
      <w:r w:rsidR="00464704" w:rsidRPr="00464704">
        <w:rPr>
          <w:rStyle w:val="pl-c"/>
        </w:rPr>
        <w:t>v</w:t>
      </w:r>
      <w:r w:rsidRPr="00464704">
        <w:rPr>
          <w:rStyle w:val="pl-c"/>
        </w:rPr>
        <w:t>alue_CV</w:t>
      </w:r>
      <w:proofErr w:type="spellEnd"/>
      <w:r w:rsidRPr="00464704">
        <w:rPr>
          <w:rStyle w:val="pl-c"/>
        </w:rPr>
        <w:t xml:space="preserve">, </w:t>
      </w:r>
      <w:proofErr w:type="spellStart"/>
      <w:r w:rsidR="00464704" w:rsidRPr="00464704">
        <w:rPr>
          <w:rStyle w:val="pl-c"/>
        </w:rPr>
        <w:t>w</w:t>
      </w:r>
      <w:r w:rsidRPr="00464704">
        <w:rPr>
          <w:rStyle w:val="pl-c"/>
        </w:rPr>
        <w:t>gt_CV</w:t>
      </w:r>
      <w:proofErr w:type="spellEnd"/>
      <w:r w:rsidRPr="00464704">
        <w:rPr>
          <w:rStyle w:val="pl-c"/>
        </w:rPr>
        <w:t xml:space="preserve">, </w:t>
      </w:r>
      <w:commentRangeStart w:id="10"/>
      <w:commentRangeStart w:id="11"/>
      <w:proofErr w:type="spellStart"/>
      <w:r w:rsidR="00464704" w:rsidRPr="00464704">
        <w:rPr>
          <w:rStyle w:val="pl-c"/>
        </w:rPr>
        <w:t>m</w:t>
      </w:r>
      <w:r w:rsidRPr="00464704">
        <w:rPr>
          <w:rStyle w:val="pl-c"/>
        </w:rPr>
        <w:t>ile_CV</w:t>
      </w:r>
      <w:commentRangeEnd w:id="10"/>
      <w:proofErr w:type="spellEnd"/>
      <w:r w:rsidR="00432FCF">
        <w:rPr>
          <w:rStyle w:val="CommentReference"/>
          <w:rFonts w:ascii="Times New Roman" w:hAnsi="Times New Roman"/>
        </w:rPr>
        <w:commentReference w:id="10"/>
      </w:r>
      <w:commentRangeEnd w:id="11"/>
      <w:r w:rsidR="0018098E">
        <w:rPr>
          <w:rStyle w:val="CommentReference"/>
          <w:rFonts w:ascii="Times New Roman" w:hAnsi="Times New Roman"/>
        </w:rPr>
        <w:commentReference w:id="11"/>
      </w:r>
      <w:r w:rsidRPr="00464704">
        <w:rPr>
          <w:rStyle w:val="pl-c"/>
        </w:rPr>
        <w:t>)</w:t>
      </w:r>
    </w:p>
    <w:p w14:paraId="3A85FB20" w14:textId="77777777" w:rsidR="00464704" w:rsidRDefault="00464704" w:rsidP="00464704">
      <w:r>
        <w:t>“</w:t>
      </w:r>
      <w:proofErr w:type="spellStart"/>
      <w:r>
        <w:t>Frame_size</w:t>
      </w:r>
      <w:proofErr w:type="spellEnd"/>
      <w:r>
        <w:t xml:space="preserve">” is the </w:t>
      </w:r>
      <w:r w:rsidR="004467E2">
        <w:t>desired number of units in the</w:t>
      </w:r>
      <w:r>
        <w:t xml:space="preserve"> frame, “</w:t>
      </w:r>
      <w:proofErr w:type="spellStart"/>
      <w:r>
        <w:t>source_table</w:t>
      </w:r>
      <w:proofErr w:type="spellEnd"/>
      <w:r>
        <w:t xml:space="preserve">” is the name of the table in which the </w:t>
      </w:r>
      <w:proofErr w:type="spellStart"/>
      <w:r>
        <w:t>pre_processed</w:t>
      </w:r>
      <w:proofErr w:type="spellEnd"/>
      <w:r>
        <w:t xml:space="preserve"> data is stored, while “</w:t>
      </w:r>
      <w:proofErr w:type="spellStart"/>
      <w:r>
        <w:t>value_CV</w:t>
      </w:r>
      <w:proofErr w:type="spellEnd"/>
      <w:r>
        <w:t xml:space="preserve">”, </w:t>
      </w:r>
      <w:commentRangeStart w:id="12"/>
      <w:commentRangeStart w:id="13"/>
      <w:r>
        <w:t>“</w:t>
      </w:r>
      <w:proofErr w:type="spellStart"/>
      <w:r>
        <w:t>wgt_CV</w:t>
      </w:r>
      <w:proofErr w:type="spellEnd"/>
      <w:r>
        <w:t>”, and “</w:t>
      </w:r>
      <w:proofErr w:type="spellStart"/>
      <w:r>
        <w:t>mile_CV</w:t>
      </w:r>
      <w:proofErr w:type="spellEnd"/>
      <w:r>
        <w:t xml:space="preserve">” </w:t>
      </w:r>
      <w:commentRangeEnd w:id="12"/>
      <w:r w:rsidR="00FB24EE">
        <w:rPr>
          <w:rStyle w:val="CommentReference"/>
        </w:rPr>
        <w:commentReference w:id="12"/>
      </w:r>
      <w:commentRangeEnd w:id="13"/>
      <w:r w:rsidR="00E73908">
        <w:rPr>
          <w:rStyle w:val="CommentReference"/>
        </w:rPr>
        <w:commentReference w:id="13"/>
      </w:r>
      <w:r>
        <w:t xml:space="preserve">parameters are the desired Coefficient of Variations for </w:t>
      </w:r>
      <w:r w:rsidR="00151248">
        <w:t xml:space="preserve">generated </w:t>
      </w:r>
      <w:r>
        <w:t xml:space="preserve">values, weights, and mileages </w:t>
      </w:r>
      <w:r w:rsidR="00151248">
        <w:t>for each establishment. The following is an example call to the function to generate a frame with 100,000 establishments based on the data stored in “</w:t>
      </w:r>
      <w:proofErr w:type="spellStart"/>
      <w:r w:rsidR="00151248">
        <w:t>fafcbp</w:t>
      </w:r>
      <w:proofErr w:type="spellEnd"/>
      <w:r w:rsidR="00151248">
        <w:t xml:space="preserve">” table with 0.1 CVs for value, weight, and mileage. </w:t>
      </w:r>
    </w:p>
    <w:p w14:paraId="40FFE0E7" w14:textId="77777777" w:rsidR="00151248" w:rsidRDefault="00151248" w:rsidP="0043170C">
      <w:pPr>
        <w:pStyle w:val="Code"/>
      </w:pPr>
      <w:r>
        <w:rPr>
          <w:rStyle w:val="pl-c"/>
        </w:rPr>
        <w:t xml:space="preserve">SELECT * FROM </w:t>
      </w:r>
      <w:proofErr w:type="spellStart"/>
      <w:r>
        <w:rPr>
          <w:rStyle w:val="pl-c"/>
        </w:rPr>
        <w:t>generate_</w:t>
      </w:r>
      <w:proofErr w:type="gramStart"/>
      <w:r>
        <w:rPr>
          <w:rStyle w:val="pl-c"/>
        </w:rPr>
        <w:t>est</w:t>
      </w:r>
      <w:proofErr w:type="spellEnd"/>
      <w:r>
        <w:rPr>
          <w:rStyle w:val="pl-c"/>
        </w:rPr>
        <w:t>(</w:t>
      </w:r>
      <w:proofErr w:type="gramEnd"/>
      <w:r>
        <w:rPr>
          <w:rStyle w:val="pl-c"/>
        </w:rPr>
        <w:t>100000, '</w:t>
      </w:r>
      <w:proofErr w:type="spellStart"/>
      <w:r>
        <w:rPr>
          <w:rStyle w:val="pl-c"/>
        </w:rPr>
        <w:t>fafcbp</w:t>
      </w:r>
      <w:proofErr w:type="spellEnd"/>
      <w:r>
        <w:rPr>
          <w:rStyle w:val="pl-c"/>
        </w:rPr>
        <w:t>', 0.1, 0.1, 0.1);</w:t>
      </w:r>
    </w:p>
    <w:p w14:paraId="3363D56F" w14:textId="77777777" w:rsidR="00151248" w:rsidRPr="008C77EE" w:rsidRDefault="00151248" w:rsidP="00464704">
      <w:r>
        <w:t xml:space="preserve">The function </w:t>
      </w:r>
      <w:r w:rsidR="004467E2">
        <w:t>distributes the number of units proportional to number of establishments in each county, state, and industry combination. Value, weight, and mileage values for each establishment are generated from the normal distribution using the estimated average values stored in the input tables and standard deviations ca</w:t>
      </w:r>
      <w:r w:rsidR="007E6EC4">
        <w:t xml:space="preserve">lculated based on the </w:t>
      </w:r>
      <w:commentRangeStart w:id="14"/>
      <w:commentRangeStart w:id="15"/>
      <w:r w:rsidR="007E6EC4">
        <w:t xml:space="preserve">user provided </w:t>
      </w:r>
      <w:r w:rsidR="004467E2">
        <w:t>CVs</w:t>
      </w:r>
      <w:commentRangeEnd w:id="14"/>
      <w:r w:rsidR="00FB24EE">
        <w:rPr>
          <w:rStyle w:val="CommentReference"/>
        </w:rPr>
        <w:commentReference w:id="14"/>
      </w:r>
      <w:commentRangeEnd w:id="15"/>
      <w:r w:rsidR="00E73908">
        <w:rPr>
          <w:rStyle w:val="CommentReference"/>
        </w:rPr>
        <w:commentReference w:id="15"/>
      </w:r>
      <w:r w:rsidR="007E6EC4">
        <w:t xml:space="preserve">. </w:t>
      </w:r>
      <w:r w:rsidR="00B557A0">
        <w:t>The actual size of the generated frame is typically less than the user provided number due to rounding errors. The function does not generate an establishment for a state-county-industry combination if the number of allocated units is less than one</w:t>
      </w:r>
      <w:r w:rsidR="00944158">
        <w:t xml:space="preserve"> (after rounding to the closest integer)</w:t>
      </w:r>
      <w:r w:rsidR="00B557A0">
        <w:t xml:space="preserve">. The </w:t>
      </w:r>
      <w:r w:rsidR="00944158">
        <w:t xml:space="preserve">example code provided above resulted in a frame with </w:t>
      </w:r>
      <w:r w:rsidR="00B557A0">
        <w:t>98,388</w:t>
      </w:r>
      <w:r w:rsidR="00944158">
        <w:t xml:space="preserve"> establishments </w:t>
      </w:r>
      <w:r w:rsidR="008C77EE">
        <w:t xml:space="preserve">which is available in </w:t>
      </w:r>
      <w:r w:rsidR="008C77EE" w:rsidRPr="00464704">
        <w:t>“</w:t>
      </w:r>
      <w:r w:rsidR="008C77EE">
        <w:t>100K</w:t>
      </w:r>
      <w:r w:rsidR="008C77EE" w:rsidRPr="00151248">
        <w:t>_</w:t>
      </w:r>
      <w:r w:rsidR="008C77EE">
        <w:t>Frame</w:t>
      </w:r>
      <w:r w:rsidR="008C77EE" w:rsidRPr="00151248">
        <w:t>.</w:t>
      </w:r>
      <w:r w:rsidR="008C77EE">
        <w:t>csv</w:t>
      </w:r>
      <w:r w:rsidR="008C77EE" w:rsidRPr="00464704">
        <w:t>” file available in “</w:t>
      </w:r>
      <w:proofErr w:type="spellStart"/>
      <w:r w:rsidR="008C77EE">
        <w:t>R_Scripts</w:t>
      </w:r>
      <w:proofErr w:type="spellEnd"/>
      <w:r w:rsidR="008C77EE" w:rsidRPr="00464704">
        <w:t xml:space="preserve">” folder on the GitHub repository </w:t>
      </w:r>
      <w:r w:rsidR="008C77EE" w:rsidRPr="00464704">
        <w:fldChar w:fldCharType="begin"/>
      </w:r>
      <w:r w:rsidR="0084416E">
        <w:instrText xml:space="preserve"> ADDIN ZOTERO_ITEM CSL_CITATION {"citationID":"OwHJgZyQ","properties":{"formattedCitation":"(Ghanbartehrani, 2019)","plainCitation":"(Ghanbartehrani, 2019)","noteIndex":0},"citationItems":[{"id":3605,"uris":["http://zotero.org/groups/2128091/items/3NZFUUIV"],"uri":["http://zotero.org/groups/2128091/items/3NZFUUIV"],"itemData":{"id":3605,"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8C77EE" w:rsidRPr="00464704">
        <w:fldChar w:fldCharType="separate"/>
      </w:r>
      <w:r w:rsidR="008C77EE" w:rsidRPr="00464704">
        <w:t>(Ghanbartehrani, 2019)</w:t>
      </w:r>
      <w:r w:rsidR="008C77EE" w:rsidRPr="00464704">
        <w:fldChar w:fldCharType="end"/>
      </w:r>
      <w:r w:rsidR="008C77EE" w:rsidRPr="00464704">
        <w:t>.</w:t>
      </w:r>
    </w:p>
    <w:p w14:paraId="17FFE329" w14:textId="77777777" w:rsidR="00B557A0" w:rsidRPr="00A90899" w:rsidRDefault="00EE3400" w:rsidP="008C77EE">
      <w:r>
        <w:t xml:space="preserve">The source code for the function is available </w:t>
      </w:r>
      <w:r w:rsidRPr="00464704">
        <w:t>in “</w:t>
      </w:r>
      <w:proofErr w:type="spellStart"/>
      <w:r w:rsidRPr="00151248">
        <w:t>Generate_est.sql</w:t>
      </w:r>
      <w:proofErr w:type="spellEnd"/>
      <w:r w:rsidRPr="00464704">
        <w:t xml:space="preserve">” file available in “SQL” folder on the GitHub repository </w:t>
      </w:r>
      <w:r w:rsidRPr="00464704">
        <w:fldChar w:fldCharType="begin"/>
      </w:r>
      <w:r w:rsidR="0084416E">
        <w:instrText xml:space="preserve"> ADDIN ZOTERO_ITEM CSL_CITATION {"citationID":"et5gXdGk","properties":{"formattedCitation":"(Ghanbartehrani, 2019)","plainCitation":"(Ghanbartehrani, 2019)","noteIndex":0},"citationItems":[{"id":3605,"uris":["http://zotero.org/groups/2128091/items/3NZFUUIV"],"uri":["http://zotero.org/groups/2128091/items/3NZFUUIV"],"itemData":{"id":3605,"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Pr="00464704">
        <w:fldChar w:fldCharType="separate"/>
      </w:r>
      <w:r w:rsidRPr="00464704">
        <w:t>(Ghanbartehrani, 2019)</w:t>
      </w:r>
      <w:r w:rsidRPr="00464704">
        <w:fldChar w:fldCharType="end"/>
      </w:r>
      <w:r w:rsidRPr="00464704">
        <w:t>.</w:t>
      </w:r>
    </w:p>
    <w:p w14:paraId="4EBA5B95" w14:textId="77777777" w:rsidR="00FA6850" w:rsidRDefault="00FA6850" w:rsidP="00464704">
      <w:pPr>
        <w:pStyle w:val="Heading2"/>
        <w:numPr>
          <w:ilvl w:val="1"/>
          <w:numId w:val="1"/>
        </w:numPr>
      </w:pPr>
      <w:bookmarkStart w:id="16" w:name="_Toc6986076"/>
      <w:r>
        <w:lastRenderedPageBreak/>
        <w:t>Optimal stratification and allocation</w:t>
      </w:r>
      <w:bookmarkEnd w:id="16"/>
    </w:p>
    <w:p w14:paraId="5E584C1A" w14:textId="77777777" w:rsidR="00C61F79" w:rsidRDefault="009A0FA0" w:rsidP="00C154D6">
      <w:r>
        <w:t>“</w:t>
      </w:r>
      <w:proofErr w:type="spellStart"/>
      <w:r>
        <w:t>SamplingStrata</w:t>
      </w:r>
      <w:proofErr w:type="spellEnd"/>
      <w:r>
        <w:t xml:space="preserve">” package </w:t>
      </w:r>
      <w:r w:rsidR="00DA7197">
        <w:t xml:space="preserve">needs to be installed prior to running which requires R </w:t>
      </w:r>
      <w:r w:rsidR="0084416E">
        <w:fldChar w:fldCharType="begin"/>
      </w:r>
      <w:r w:rsidR="0084416E">
        <w:instrText xml:space="preserve"> ADDIN ZOTERO_ITEM CSL_CITATION {"citationID":"e2TKaXKC","properties":{"formattedCitation":"(The R Foundation, 2019)","plainCitation":"(The R Foundation, 2019)","noteIndex":0},"citationItems":[{"id":3609,"uris":["http://zotero.org/groups/2128091/items/PIBJLIQ5"],"uri":["http://zotero.org/groups/2128091/items/PIBJLIQ5"],"itemData":{"id":3609,"type":"webpage","title":"R: The R Project for Statistical Computing","URL":"https://www.r-project.org/","author":[{"literal":"The R Foundation"}],"issued":{"date-parts":[["2019"]]},"accessed":{"date-parts":[["2019",4,23]]}}}],"schema":"https://github.com/citation-style-language/schema/raw/master/csl-citation.json"} </w:instrText>
      </w:r>
      <w:r w:rsidR="0084416E">
        <w:fldChar w:fldCharType="separate"/>
      </w:r>
      <w:r w:rsidR="0084416E" w:rsidRPr="0084416E">
        <w:t>(The R Foundation, 2019)</w:t>
      </w:r>
      <w:r w:rsidR="0084416E">
        <w:fldChar w:fldCharType="end"/>
      </w:r>
      <w:r w:rsidR="0084416E">
        <w:t xml:space="preserve"> version 2.15 or newer. The package can be installed by clicking on “Install Packages” from “Tools” menu in R Studio </w:t>
      </w:r>
      <w:r w:rsidR="00962B80">
        <w:fldChar w:fldCharType="begin"/>
      </w:r>
      <w:r w:rsidR="00962B80">
        <w:instrText xml:space="preserve"> ADDIN ZOTERO_ITEM CSL_CITATION {"citationID":"RmAJZR93","properties":{"formattedCitation":"(R Consortium, 2014)","plainCitation":"(R Consortium, 2014)","noteIndex":0},"citationItems":[{"id":3611,"uris":["http://zotero.org/groups/2128091/items/W63KDCNZ"],"uri":["http://zotero.org/groups/2128091/items/W63KDCNZ"],"itemData":{"id":3611,"type":"webpage","title":"RStudio","container-title":"RStudio","abstract":"Open source and enterprise-ready professional software for data science.","URL":"https://www.rstudio.com/","language":"en-US","author":[{"literal":"R Consortium"}],"issued":{"date-parts":[["2014",3,27]]},"accessed":{"date-parts":[["2019",4,23]]}}}],"schema":"https://github.com/citation-style-language/schema/raw/master/csl-citation.json"} </w:instrText>
      </w:r>
      <w:r w:rsidR="00962B80">
        <w:fldChar w:fldCharType="separate"/>
      </w:r>
      <w:r w:rsidR="00962B80" w:rsidRPr="00962B80">
        <w:t>(R Consortium, 2014)</w:t>
      </w:r>
      <w:r w:rsidR="00962B80">
        <w:fldChar w:fldCharType="end"/>
      </w:r>
      <w:r w:rsidR="0084416E">
        <w:t xml:space="preserve"> and Typing </w:t>
      </w:r>
      <w:r w:rsidR="000B307C">
        <w:t>“</w:t>
      </w:r>
      <w:commentRangeStart w:id="17"/>
      <w:commentRangeStart w:id="18"/>
      <w:proofErr w:type="spellStart"/>
      <w:r w:rsidR="0084416E">
        <w:t>SamplingS</w:t>
      </w:r>
      <w:r w:rsidR="000B307C">
        <w:t>t</w:t>
      </w:r>
      <w:r w:rsidR="0084416E">
        <w:t>rata</w:t>
      </w:r>
      <w:commentRangeEnd w:id="17"/>
      <w:proofErr w:type="spellEnd"/>
      <w:r w:rsidR="00191275">
        <w:rPr>
          <w:rStyle w:val="CommentReference"/>
        </w:rPr>
        <w:commentReference w:id="17"/>
      </w:r>
      <w:commentRangeEnd w:id="18"/>
      <w:r w:rsidR="00E73908">
        <w:rPr>
          <w:rStyle w:val="CommentReference"/>
        </w:rPr>
        <w:commentReference w:id="18"/>
      </w:r>
      <w:r w:rsidR="000B307C">
        <w:t xml:space="preserve">” </w:t>
      </w:r>
      <w:r w:rsidR="0084416E">
        <w:t>in the search box</w:t>
      </w:r>
      <w:r w:rsidR="000B307C">
        <w:t>. “R</w:t>
      </w:r>
      <w:r w:rsidR="0084416E">
        <w:t>epository (CRAN)</w:t>
      </w:r>
      <w:r w:rsidR="000B307C">
        <w:t>”</w:t>
      </w:r>
      <w:r w:rsidR="0084416E">
        <w:t xml:space="preserve"> </w:t>
      </w:r>
      <w:r w:rsidR="000B307C">
        <w:t xml:space="preserve">needs to be chosen </w:t>
      </w:r>
      <w:r w:rsidR="0084416E">
        <w:t>as source</w:t>
      </w:r>
      <w:r w:rsidR="000B307C">
        <w:t xml:space="preserve">. The source code, documentation, and samples are available on the package’s GitHub repository </w:t>
      </w:r>
      <w:r w:rsidR="00C154D6">
        <w:fldChar w:fldCharType="begin"/>
      </w:r>
      <w:r w:rsidR="00561694">
        <w:instrText xml:space="preserve"> ADDIN ZOTERO_ITEM CSL_CITATION {"citationID":"se1E0gym","properties":{"formattedCitation":"(Barcaroli, 2019)","plainCitation":"(Barcaroli, 2019)","noteIndex":0},"citationItems":[{"id":3613,"uris":["http://zotero.org/groups/2128091/items/UTERBE6T"],"uri":["http://zotero.org/groups/2128091/items/UTERBE6T"],"itemData":{"id":3613,"type":"webpage","title":"R package for Optimal Stratification of Sampling Frames for Multipurpose Sampling Surveys: barcaroli/SamplingStrata","URL":"https://github.com/barcaroli/SamplingStrata","title-short":"R package for Optimal Stratification of Sampling Frames for Multipurpose Sampling Surveys","author":[{"family":"Barcaroli","given":"Giulio"}],"issued":{"date-parts":[["2019",4,21]]},"accessed":{"date-parts":[["2019",4,23]]}}}],"schema":"https://github.com/citation-style-language/schema/raw/master/csl-citation.json"} </w:instrText>
      </w:r>
      <w:r w:rsidR="00C154D6">
        <w:fldChar w:fldCharType="separate"/>
      </w:r>
      <w:r w:rsidR="00C154D6" w:rsidRPr="00C154D6">
        <w:t>(Barcaroli, 2019)</w:t>
      </w:r>
      <w:r w:rsidR="00C154D6">
        <w:fldChar w:fldCharType="end"/>
      </w:r>
      <w:r w:rsidR="00C154D6">
        <w:t xml:space="preserve">. </w:t>
      </w:r>
    </w:p>
    <w:p w14:paraId="7C6C6DA3" w14:textId="77777777" w:rsidR="00C154D6" w:rsidRDefault="00C154D6" w:rsidP="00C154D6">
      <w:r>
        <w:t>In the first step, the input data is read and loaded in “</w:t>
      </w:r>
      <w:proofErr w:type="spellStart"/>
      <w:r>
        <w:t>CFSFrameData</w:t>
      </w:r>
      <w:proofErr w:type="spellEnd"/>
      <w:r>
        <w:t>” matrix.</w:t>
      </w:r>
    </w:p>
    <w:p w14:paraId="66B71181" w14:textId="77777777" w:rsidR="00C154D6" w:rsidRPr="0043170C" w:rsidRDefault="00C154D6" w:rsidP="0043170C">
      <w:pPr>
        <w:pStyle w:val="Code"/>
      </w:pPr>
      <w:proofErr w:type="spellStart"/>
      <w:r w:rsidRPr="0043170C">
        <w:rPr>
          <w:rStyle w:val="pl-smi"/>
        </w:rPr>
        <w:t>CFSFrameData</w:t>
      </w:r>
      <w:proofErr w:type="spellEnd"/>
      <w:r w:rsidRPr="0043170C">
        <w:t xml:space="preserve"> </w:t>
      </w:r>
      <w:r w:rsidRPr="0043170C">
        <w:rPr>
          <w:rStyle w:val="pl-k"/>
        </w:rPr>
        <w:t>&lt;-</w:t>
      </w:r>
      <w:r w:rsidRPr="0043170C">
        <w:t xml:space="preserve"> </w:t>
      </w:r>
      <w:proofErr w:type="gramStart"/>
      <w:r w:rsidRPr="0043170C">
        <w:t>read.csv(</w:t>
      </w:r>
      <w:proofErr w:type="gramEnd"/>
      <w:r w:rsidRPr="0043170C">
        <w:rPr>
          <w:rStyle w:val="pl-v"/>
        </w:rPr>
        <w:t>file</w:t>
      </w:r>
      <w:r w:rsidRPr="0043170C">
        <w:rPr>
          <w:rStyle w:val="pl-k"/>
        </w:rPr>
        <w:t>=</w:t>
      </w:r>
      <w:r w:rsidRPr="0043170C">
        <w:rPr>
          <w:rStyle w:val="pl-pds"/>
        </w:rPr>
        <w:t>"</w:t>
      </w:r>
      <w:r w:rsidRPr="0043170C">
        <w:rPr>
          <w:rStyle w:val="pl-s"/>
        </w:rPr>
        <w:t>./100K_Frame.csv</w:t>
      </w:r>
      <w:r w:rsidRPr="0043170C">
        <w:rPr>
          <w:rStyle w:val="pl-pds"/>
        </w:rPr>
        <w:t>"</w:t>
      </w:r>
      <w:r w:rsidRPr="0043170C">
        <w:t xml:space="preserve">, </w:t>
      </w:r>
      <w:r w:rsidRPr="0043170C">
        <w:rPr>
          <w:rStyle w:val="pl-v"/>
        </w:rPr>
        <w:t>header</w:t>
      </w:r>
      <w:r w:rsidRPr="0043170C">
        <w:rPr>
          <w:rStyle w:val="pl-k"/>
        </w:rPr>
        <w:t>=</w:t>
      </w:r>
      <w:r w:rsidRPr="0043170C">
        <w:rPr>
          <w:rStyle w:val="pl-c1"/>
        </w:rPr>
        <w:t>TRUE</w:t>
      </w:r>
      <w:r w:rsidRPr="0043170C">
        <w:t xml:space="preserve">, </w:t>
      </w:r>
      <w:proofErr w:type="spellStart"/>
      <w:r w:rsidRPr="0043170C">
        <w:rPr>
          <w:rStyle w:val="pl-v"/>
        </w:rPr>
        <w:t>sep</w:t>
      </w:r>
      <w:proofErr w:type="spellEnd"/>
      <w:r w:rsidRPr="0043170C">
        <w:rPr>
          <w:rStyle w:val="pl-k"/>
        </w:rPr>
        <w:t>=</w:t>
      </w:r>
      <w:r w:rsidRPr="0043170C">
        <w:rPr>
          <w:rStyle w:val="pl-pds"/>
        </w:rPr>
        <w:t>"</w:t>
      </w:r>
      <w:r w:rsidRPr="0043170C">
        <w:rPr>
          <w:rStyle w:val="pl-s"/>
        </w:rPr>
        <w:t>,</w:t>
      </w:r>
      <w:r w:rsidRPr="0043170C">
        <w:rPr>
          <w:rStyle w:val="pl-pds"/>
        </w:rPr>
        <w:t>"</w:t>
      </w:r>
      <w:r w:rsidRPr="0043170C">
        <w:t>)</w:t>
      </w:r>
    </w:p>
    <w:p w14:paraId="1827757B" w14:textId="77777777" w:rsidR="000B307C" w:rsidRDefault="00A865B9" w:rsidP="000B307C">
      <w:r>
        <w:t xml:space="preserve">Then, the frame based on the loaded data is created as follows. </w:t>
      </w:r>
    </w:p>
    <w:p w14:paraId="3CD2AD93" w14:textId="77777777" w:rsidR="00A865B9" w:rsidRPr="00071193" w:rsidRDefault="00A865B9" w:rsidP="0043170C">
      <w:pPr>
        <w:pStyle w:val="Code"/>
      </w:pPr>
      <w:proofErr w:type="spellStart"/>
      <w:r w:rsidRPr="00071193">
        <w:t>CFSFrame</w:t>
      </w:r>
      <w:proofErr w:type="spellEnd"/>
      <w:r w:rsidRPr="00071193">
        <w:t xml:space="preserve"> &lt;- </w:t>
      </w:r>
      <w:proofErr w:type="spellStart"/>
      <w:proofErr w:type="gramStart"/>
      <w:r w:rsidRPr="00071193">
        <w:t>buildFrameDF</w:t>
      </w:r>
      <w:proofErr w:type="spellEnd"/>
      <w:r w:rsidRPr="00071193">
        <w:t>(</w:t>
      </w:r>
      <w:proofErr w:type="gramEnd"/>
      <w:r w:rsidRPr="00071193">
        <w:t xml:space="preserve">df = </w:t>
      </w:r>
      <w:proofErr w:type="spellStart"/>
      <w:r w:rsidRPr="00071193">
        <w:t>CFSFrameData</w:t>
      </w:r>
      <w:proofErr w:type="spellEnd"/>
      <w:r w:rsidRPr="00071193">
        <w:t>,</w:t>
      </w:r>
    </w:p>
    <w:p w14:paraId="7959BB96" w14:textId="77777777" w:rsidR="00A865B9" w:rsidRPr="00071193" w:rsidRDefault="00A865B9" w:rsidP="0043170C">
      <w:pPr>
        <w:pStyle w:val="Code"/>
      </w:pPr>
      <w:r w:rsidRPr="00071193">
        <w:t xml:space="preserve">      </w:t>
      </w:r>
      <w:r w:rsidR="0023579F" w:rsidRPr="00071193">
        <w:t xml:space="preserve">            </w:t>
      </w:r>
      <w:r w:rsidRPr="00071193">
        <w:t xml:space="preserve"> </w:t>
      </w:r>
      <w:r w:rsidR="0023579F" w:rsidRPr="00071193">
        <w:t xml:space="preserve">  </w:t>
      </w:r>
      <w:r w:rsidR="0043170C">
        <w:t xml:space="preserve">    </w:t>
      </w:r>
      <w:r w:rsidRPr="00071193">
        <w:t>id = "</w:t>
      </w:r>
      <w:proofErr w:type="spellStart"/>
      <w:r w:rsidRPr="00071193">
        <w:t>estno</w:t>
      </w:r>
      <w:proofErr w:type="spellEnd"/>
      <w:r w:rsidRPr="00071193">
        <w:t>",</w:t>
      </w:r>
    </w:p>
    <w:p w14:paraId="027E6BDF" w14:textId="77777777" w:rsidR="00A865B9" w:rsidRPr="00071193" w:rsidRDefault="00A865B9" w:rsidP="0043170C">
      <w:pPr>
        <w:pStyle w:val="Code"/>
      </w:pPr>
      <w:r w:rsidRPr="00071193">
        <w:t xml:space="preserve">                    </w:t>
      </w:r>
      <w:r w:rsidR="00B63343">
        <w:t xml:space="preserve">     </w:t>
      </w:r>
      <w:r w:rsidR="0023579F" w:rsidRPr="00071193">
        <w:t>X</w:t>
      </w:r>
      <w:r w:rsidRPr="00071193">
        <w:t xml:space="preserve"> = c("state","county","</w:t>
      </w:r>
      <w:proofErr w:type="spellStart"/>
      <w:r w:rsidRPr="00071193">
        <w:t>naics</w:t>
      </w:r>
      <w:proofErr w:type="spellEnd"/>
      <w:r w:rsidRPr="00071193">
        <w:t>"),</w:t>
      </w:r>
    </w:p>
    <w:p w14:paraId="46FCFF96" w14:textId="77777777" w:rsidR="00A865B9" w:rsidRPr="00071193" w:rsidRDefault="00A865B9" w:rsidP="0043170C">
      <w:pPr>
        <w:pStyle w:val="Code"/>
      </w:pPr>
      <w:r w:rsidRPr="00071193">
        <w:t xml:space="preserve">                      </w:t>
      </w:r>
      <w:r w:rsidR="0023579F" w:rsidRPr="00071193">
        <w:t xml:space="preserve"> </w:t>
      </w:r>
      <w:r w:rsidR="0043170C">
        <w:t xml:space="preserve">  </w:t>
      </w:r>
      <w:r w:rsidRPr="00071193">
        <w:t>Y = c("value"),</w:t>
      </w:r>
    </w:p>
    <w:p w14:paraId="72E5F276" w14:textId="77777777" w:rsidR="00A865B9" w:rsidRPr="00071193" w:rsidRDefault="0023579F" w:rsidP="0043170C">
      <w:pPr>
        <w:pStyle w:val="Code"/>
      </w:pPr>
      <w:r w:rsidRPr="00071193">
        <w:t xml:space="preserve">                         </w:t>
      </w:r>
      <w:proofErr w:type="spellStart"/>
      <w:r w:rsidR="00A865B9" w:rsidRPr="00071193">
        <w:t>domainvalue</w:t>
      </w:r>
      <w:proofErr w:type="spellEnd"/>
      <w:r w:rsidR="00A865B9" w:rsidRPr="00071193">
        <w:t xml:space="preserve"> = "naics")</w:t>
      </w:r>
    </w:p>
    <w:p w14:paraId="7A9388F5" w14:textId="77777777" w:rsidR="00071193" w:rsidRDefault="00071193" w:rsidP="00071193">
      <w:r>
        <w:t>df is the matrix where the input data is stored, id is the column used to uniquely identify the units, auxiliary variables are listed in X, and Y is the list of target variables. The column corresponding with the domain variable is specified in “</w:t>
      </w:r>
      <w:proofErr w:type="spellStart"/>
      <w:r>
        <w:t>domainvalue</w:t>
      </w:r>
      <w:proofErr w:type="spellEnd"/>
      <w:r>
        <w:t xml:space="preserve"> “. </w:t>
      </w:r>
      <w:r w:rsidR="00DA094F">
        <w:t xml:space="preserve">State, county, and </w:t>
      </w:r>
      <w:proofErr w:type="spellStart"/>
      <w:r w:rsidR="00DA094F">
        <w:t>naics</w:t>
      </w:r>
      <w:proofErr w:type="spellEnd"/>
      <w:r w:rsidR="00DA094F">
        <w:t xml:space="preserve"> are categorical used as auxiliary variables. Value is converted to 15 categories and used as the forth auxiliary variable in the</w:t>
      </w:r>
      <w:r w:rsidR="006460E5">
        <w:t xml:space="preserve"> frame</w:t>
      </w:r>
      <w:r w:rsidR="00637223">
        <w:t xml:space="preserve"> in the</w:t>
      </w:r>
      <w:r w:rsidR="00DA094F">
        <w:t xml:space="preserve"> next step. </w:t>
      </w:r>
    </w:p>
    <w:p w14:paraId="08FA1505" w14:textId="77777777" w:rsidR="00DA094F" w:rsidRDefault="00DA094F" w:rsidP="0043170C">
      <w:pPr>
        <w:pStyle w:val="Code"/>
      </w:pPr>
      <w:r>
        <w:rPr>
          <w:rStyle w:val="pl-smi"/>
        </w:rPr>
        <w:t>CFSFrame</w:t>
      </w:r>
      <w:r>
        <w:rPr>
          <w:rStyle w:val="pl-k"/>
        </w:rPr>
        <w:t>$</w:t>
      </w:r>
      <w:r>
        <w:rPr>
          <w:rStyle w:val="pl-smi"/>
        </w:rPr>
        <w:t>X4</w:t>
      </w:r>
      <w:r>
        <w:t xml:space="preserve"> </w:t>
      </w:r>
      <w:r>
        <w:rPr>
          <w:rStyle w:val="pl-k"/>
        </w:rPr>
        <w:t>&lt;-</w:t>
      </w:r>
      <w:r>
        <w:t xml:space="preserve"> </w:t>
      </w:r>
      <w:proofErr w:type="spellStart"/>
      <w:proofErr w:type="gramStart"/>
      <w:r>
        <w:t>var.bin</w:t>
      </w:r>
      <w:proofErr w:type="spellEnd"/>
      <w:r>
        <w:t>(</w:t>
      </w:r>
      <w:proofErr w:type="spellStart"/>
      <w:proofErr w:type="gramEnd"/>
      <w:r>
        <w:rPr>
          <w:rStyle w:val="pl-smi"/>
        </w:rPr>
        <w:t>CFSFrameData</w:t>
      </w:r>
      <w:r>
        <w:rPr>
          <w:rStyle w:val="pl-k"/>
        </w:rPr>
        <w:t>$</w:t>
      </w:r>
      <w:r>
        <w:rPr>
          <w:rStyle w:val="pl-smi"/>
        </w:rPr>
        <w:t>value</w:t>
      </w:r>
      <w:proofErr w:type="spellEnd"/>
      <w:r>
        <w:t xml:space="preserve">, </w:t>
      </w:r>
      <w:r>
        <w:rPr>
          <w:rStyle w:val="pl-v"/>
        </w:rPr>
        <w:t>bins</w:t>
      </w:r>
      <w:r>
        <w:rPr>
          <w:rStyle w:val="pl-k"/>
        </w:rPr>
        <w:t>=</w:t>
      </w:r>
      <w:r>
        <w:rPr>
          <w:rStyle w:val="pl-c1"/>
        </w:rPr>
        <w:t>15</w:t>
      </w:r>
      <w:r>
        <w:t>)</w:t>
      </w:r>
    </w:p>
    <w:p w14:paraId="7D051796" w14:textId="77777777" w:rsidR="00DA094F" w:rsidRDefault="00637223" w:rsidP="00637223">
      <w:r>
        <w:t xml:space="preserve">Atomic strata which is the most detailed strata resulting from the cartesian product of all auxiliary variables is then constructed and stored in “AtomicStrata” matrix. </w:t>
      </w:r>
    </w:p>
    <w:p w14:paraId="4766CD3A" w14:textId="77777777" w:rsidR="00637223" w:rsidRDefault="00637223" w:rsidP="0043170C">
      <w:pPr>
        <w:pStyle w:val="Code"/>
      </w:pPr>
      <w:proofErr w:type="spellStart"/>
      <w:r>
        <w:rPr>
          <w:rStyle w:val="pl-smi"/>
        </w:rPr>
        <w:t>AtomicStrata</w:t>
      </w:r>
      <w:proofErr w:type="spellEnd"/>
      <w:r>
        <w:t xml:space="preserve"> </w:t>
      </w:r>
      <w:r>
        <w:rPr>
          <w:rStyle w:val="pl-k"/>
        </w:rPr>
        <w:t>&lt;-</w:t>
      </w:r>
      <w:r>
        <w:t xml:space="preserve"> </w:t>
      </w:r>
      <w:proofErr w:type="spellStart"/>
      <w:proofErr w:type="gramStart"/>
      <w:r>
        <w:t>buildStrataDF</w:t>
      </w:r>
      <w:proofErr w:type="spellEnd"/>
      <w:r>
        <w:t>(</w:t>
      </w:r>
      <w:proofErr w:type="spellStart"/>
      <w:proofErr w:type="gramEnd"/>
      <w:r>
        <w:rPr>
          <w:rStyle w:val="pl-smi"/>
        </w:rPr>
        <w:t>CFSFrame</w:t>
      </w:r>
      <w:proofErr w:type="spellEnd"/>
      <w:r>
        <w:t xml:space="preserve">, </w:t>
      </w:r>
      <w:r>
        <w:rPr>
          <w:rStyle w:val="pl-v"/>
        </w:rPr>
        <w:t>progress</w:t>
      </w:r>
      <w:r>
        <w:t xml:space="preserve"> </w:t>
      </w:r>
      <w:r>
        <w:rPr>
          <w:rStyle w:val="pl-k"/>
        </w:rPr>
        <w:t>=</w:t>
      </w:r>
      <w:r>
        <w:t xml:space="preserve"> </w:t>
      </w:r>
      <w:r>
        <w:rPr>
          <w:rStyle w:val="pl-c1"/>
        </w:rPr>
        <w:t>TRUE</w:t>
      </w:r>
      <w:r>
        <w:t>)</w:t>
      </w:r>
    </w:p>
    <w:p w14:paraId="4DDC0E19" w14:textId="77777777" w:rsidR="008A4C5B" w:rsidRDefault="00637223" w:rsidP="008A4C5B">
      <w:r>
        <w:t xml:space="preserve">The size of the atomic strata in this example is 26,436 and the first few rows </w:t>
      </w:r>
      <w:r w:rsidR="008A4C5B">
        <w:t xml:space="preserve">are displayed below. </w:t>
      </w:r>
    </w:p>
    <w:p w14:paraId="0E15C1BB" w14:textId="77777777" w:rsidR="00C0141B" w:rsidRDefault="008A4C5B" w:rsidP="00C0141B">
      <w:pPr>
        <w:keepNext/>
        <w:jc w:val="center"/>
      </w:pPr>
      <w:r>
        <w:rPr>
          <w:noProof/>
          <w:lang w:bidi="ar-SA"/>
        </w:rPr>
        <w:lastRenderedPageBreak/>
        <w:drawing>
          <wp:inline distT="0" distB="0" distL="0" distR="0" wp14:anchorId="65054451" wp14:editId="161AB949">
            <wp:extent cx="5402580" cy="1744980"/>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0647" r="543" b="30430"/>
                    <a:stretch/>
                  </pic:blipFill>
                  <pic:spPr bwMode="auto">
                    <a:xfrm>
                      <a:off x="0" y="0"/>
                      <a:ext cx="5402580" cy="1744980"/>
                    </a:xfrm>
                    <a:prstGeom prst="rect">
                      <a:avLst/>
                    </a:prstGeom>
                    <a:ln>
                      <a:noFill/>
                    </a:ln>
                    <a:extLst>
                      <a:ext uri="{53640926-AAD7-44D8-BBD7-CCE9431645EC}">
                        <a14:shadowObscured xmlns:a14="http://schemas.microsoft.com/office/drawing/2010/main"/>
                      </a:ext>
                    </a:extLst>
                  </pic:spPr>
                </pic:pic>
              </a:graphicData>
            </a:graphic>
          </wp:inline>
        </w:drawing>
      </w:r>
    </w:p>
    <w:p w14:paraId="73B5E4F1" w14:textId="77777777" w:rsidR="008A4C5B" w:rsidRPr="008A4C5B" w:rsidRDefault="00C0141B" w:rsidP="00C0141B">
      <w:pPr>
        <w:pStyle w:val="Caption"/>
      </w:pPr>
      <w:r>
        <w:t xml:space="preserve">Figure </w:t>
      </w:r>
      <w:r w:rsidR="00344521">
        <w:fldChar w:fldCharType="begin"/>
      </w:r>
      <w:r w:rsidR="00344521">
        <w:instrText xml:space="preserve"> SEQ Figure \* ARABIC </w:instrText>
      </w:r>
      <w:r w:rsidR="00344521">
        <w:fldChar w:fldCharType="separate"/>
      </w:r>
      <w:r w:rsidR="00A72A7D">
        <w:rPr>
          <w:noProof/>
        </w:rPr>
        <w:t>1</w:t>
      </w:r>
      <w:r w:rsidR="00344521">
        <w:rPr>
          <w:noProof/>
        </w:rPr>
        <w:fldChar w:fldCharType="end"/>
      </w:r>
      <w:r>
        <w:t>.</w:t>
      </w:r>
      <w:r w:rsidR="008A4C5B" w:rsidRPr="008A4C5B">
        <w:t xml:space="preserve"> Atomic strata for the case study</w:t>
      </w:r>
    </w:p>
    <w:p w14:paraId="241CF2BB" w14:textId="77777777" w:rsidR="008A4C5B" w:rsidRDefault="008A4C5B" w:rsidP="008A4C5B">
      <w:r>
        <w:t xml:space="preserve">The first column shows the combination of the values for the auxiliary variables (X1, X2, X3, and X4) identifying each stratum, N is the number of units in each stratum, </w:t>
      </w:r>
      <w:commentRangeStart w:id="19"/>
      <w:commentRangeStart w:id="20"/>
      <w:r>
        <w:t>M1 and S1 are mean and standard deviation</w:t>
      </w:r>
      <w:commentRangeEnd w:id="19"/>
      <w:r w:rsidR="0066421C">
        <w:rPr>
          <w:rStyle w:val="CommentReference"/>
        </w:rPr>
        <w:commentReference w:id="19"/>
      </w:r>
      <w:commentRangeEnd w:id="20"/>
      <w:r w:rsidR="000767DE">
        <w:rPr>
          <w:rStyle w:val="CommentReference"/>
        </w:rPr>
        <w:commentReference w:id="20"/>
      </w:r>
      <w:r>
        <w:t xml:space="preserve">, </w:t>
      </w:r>
      <w:commentRangeStart w:id="21"/>
      <w:commentRangeStart w:id="22"/>
      <w:r>
        <w:t xml:space="preserve">cost </w:t>
      </w:r>
      <w:commentRangeEnd w:id="21"/>
      <w:r w:rsidR="0066421C">
        <w:rPr>
          <w:rStyle w:val="CommentReference"/>
        </w:rPr>
        <w:commentReference w:id="21"/>
      </w:r>
      <w:commentRangeEnd w:id="22"/>
      <w:r w:rsidR="000767DE">
        <w:rPr>
          <w:rStyle w:val="CommentReference"/>
        </w:rPr>
        <w:commentReference w:id="22"/>
      </w:r>
      <w:r>
        <w:t xml:space="preserve">is the assigned sampling costs (all one), </w:t>
      </w:r>
      <w:commentRangeStart w:id="23"/>
      <w:commentRangeStart w:id="24"/>
      <w:r>
        <w:t xml:space="preserve">CENS </w:t>
      </w:r>
      <w:commentRangeEnd w:id="23"/>
      <w:r w:rsidR="0066421C">
        <w:rPr>
          <w:rStyle w:val="CommentReference"/>
        </w:rPr>
        <w:commentReference w:id="23"/>
      </w:r>
      <w:commentRangeEnd w:id="24"/>
      <w:r w:rsidR="00FD7863">
        <w:rPr>
          <w:rStyle w:val="CommentReference"/>
        </w:rPr>
        <w:commentReference w:id="24"/>
      </w:r>
      <w:r>
        <w:t xml:space="preserve">column allows defining take-all (certainty) strata (strata from which all units must be included in the sample) when </w:t>
      </w:r>
      <w:r w:rsidR="005807F1">
        <w:t xml:space="preserve">set to one. </w:t>
      </w:r>
      <w:r w:rsidR="00EE0655">
        <w:t xml:space="preserve">In this case study, no take-all strata are defined. X1, </w:t>
      </w:r>
      <w:proofErr w:type="gramStart"/>
      <w:r w:rsidR="00EE0655">
        <w:t>…,X</w:t>
      </w:r>
      <w:proofErr w:type="gramEnd"/>
      <w:r w:rsidR="00EE0655">
        <w:t xml:space="preserve">4 columns are the values of the four auxiliary variables state, county, NAICS, and value class. </w:t>
      </w:r>
    </w:p>
    <w:p w14:paraId="0598A91C" w14:textId="77777777" w:rsidR="00EE0655" w:rsidRDefault="00C0141B" w:rsidP="008A4C5B">
      <w:r>
        <w:t>Next, “CV.csv” which contains the CV constraints for each domain (industry identified by NAICS in this case) is imported.</w:t>
      </w:r>
    </w:p>
    <w:p w14:paraId="4C9C3AFD" w14:textId="77777777" w:rsidR="00C0141B" w:rsidRDefault="00C0141B" w:rsidP="0043170C">
      <w:pPr>
        <w:pStyle w:val="Code"/>
      </w:pPr>
      <w:proofErr w:type="spellStart"/>
      <w:r>
        <w:rPr>
          <w:rStyle w:val="pl-smi"/>
        </w:rPr>
        <w:t>CVConst</w:t>
      </w:r>
      <w:proofErr w:type="spellEnd"/>
      <w:r>
        <w:t xml:space="preserve"> </w:t>
      </w:r>
      <w:r>
        <w:rPr>
          <w:rStyle w:val="pl-k"/>
        </w:rPr>
        <w:t>&lt;-</w:t>
      </w:r>
      <w:r>
        <w:t xml:space="preserve"> </w:t>
      </w:r>
      <w:proofErr w:type="gramStart"/>
      <w:r>
        <w:t>read.csv(</w:t>
      </w:r>
      <w:proofErr w:type="gramEnd"/>
      <w:r>
        <w:rPr>
          <w:rStyle w:val="pl-pds"/>
        </w:rPr>
        <w:t>"</w:t>
      </w:r>
      <w:r>
        <w:rPr>
          <w:rStyle w:val="pl-s"/>
        </w:rPr>
        <w:t>./CV.csv</w:t>
      </w:r>
      <w:r>
        <w:rPr>
          <w:rStyle w:val="pl-pds"/>
        </w:rPr>
        <w:t>"</w:t>
      </w:r>
      <w:r>
        <w:t xml:space="preserve">, </w:t>
      </w:r>
      <w:r>
        <w:rPr>
          <w:rStyle w:val="pl-v"/>
        </w:rPr>
        <w:t>header</w:t>
      </w:r>
      <w:r>
        <w:rPr>
          <w:rStyle w:val="pl-k"/>
        </w:rPr>
        <w:t>=</w:t>
      </w:r>
      <w:r>
        <w:rPr>
          <w:rStyle w:val="pl-c1"/>
        </w:rPr>
        <w:t>TRUE</w:t>
      </w:r>
      <w:r>
        <w:t xml:space="preserve">, </w:t>
      </w:r>
      <w:proofErr w:type="spellStart"/>
      <w:r>
        <w:rPr>
          <w:rStyle w:val="pl-v"/>
        </w:rPr>
        <w:t>sep</w:t>
      </w:r>
      <w:proofErr w:type="spellEnd"/>
      <w:r>
        <w:rPr>
          <w:rStyle w:val="pl-k"/>
        </w:rPr>
        <w:t>=</w:t>
      </w:r>
      <w:r>
        <w:rPr>
          <w:rStyle w:val="pl-pds"/>
        </w:rPr>
        <w:t>"</w:t>
      </w:r>
      <w:r>
        <w:rPr>
          <w:rStyle w:val="pl-s"/>
        </w:rPr>
        <w:t>,</w:t>
      </w:r>
      <w:r>
        <w:rPr>
          <w:rStyle w:val="pl-pds"/>
        </w:rPr>
        <w:t>"</w:t>
      </w:r>
      <w:r>
        <w:t>)</w:t>
      </w:r>
    </w:p>
    <w:p w14:paraId="208FCF02" w14:textId="77777777" w:rsidR="00B63343" w:rsidRDefault="00C0141B" w:rsidP="00B63343">
      <w:r>
        <w:t xml:space="preserve">Following shows selected rows from “CV.csv”. </w:t>
      </w:r>
      <w:r w:rsidR="006F5DDE">
        <w:t xml:space="preserve">Each row in the file </w:t>
      </w:r>
      <w:r w:rsidR="009470F6">
        <w:t>corresponds with a CV constraint that corresponds with each value of the domain variable. In this case, a CV constraint of 0.05 is defined for each NAICS code (presented in “</w:t>
      </w:r>
      <w:proofErr w:type="spellStart"/>
      <w:r w:rsidR="009470F6">
        <w:t>domainvalue</w:t>
      </w:r>
      <w:proofErr w:type="spellEnd"/>
      <w:r w:rsidR="009470F6">
        <w:t>” column). Note that the values in “</w:t>
      </w:r>
      <w:proofErr w:type="spellStart"/>
      <w:r w:rsidR="009470F6">
        <w:t>domainvalue</w:t>
      </w:r>
      <w:proofErr w:type="spellEnd"/>
      <w:r w:rsidR="009470F6">
        <w:t>” column in “CV.csv” file and the variable assigned to “</w:t>
      </w:r>
      <w:proofErr w:type="spellStart"/>
      <w:r w:rsidR="009470F6">
        <w:t>domanvalue</w:t>
      </w:r>
      <w:proofErr w:type="spellEnd"/>
      <w:r w:rsidR="009470F6">
        <w:t>” in “</w:t>
      </w:r>
      <w:proofErr w:type="spellStart"/>
      <w:r w:rsidR="009470F6">
        <w:t>buildFrameDF</w:t>
      </w:r>
      <w:proofErr w:type="spellEnd"/>
      <w:r w:rsidR="009470F6">
        <w:t xml:space="preserve">” function discussed earlier need to be consistent. </w:t>
      </w:r>
    </w:p>
    <w:p w14:paraId="48054410" w14:textId="77777777" w:rsidR="00E42783" w:rsidRDefault="00C0141B" w:rsidP="00E42783">
      <w:pPr>
        <w:keepNext/>
        <w:jc w:val="center"/>
      </w:pPr>
      <w:r>
        <w:rPr>
          <w:noProof/>
          <w:lang w:bidi="ar-SA"/>
        </w:rPr>
        <w:lastRenderedPageBreak/>
        <w:drawing>
          <wp:inline distT="0" distB="0" distL="0" distR="0" wp14:anchorId="1A42E18A" wp14:editId="12D33192">
            <wp:extent cx="1445260" cy="2069465"/>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r="20967"/>
                    <a:stretch/>
                  </pic:blipFill>
                  <pic:spPr bwMode="auto">
                    <a:xfrm>
                      <a:off x="0" y="0"/>
                      <a:ext cx="1445349" cy="2069593"/>
                    </a:xfrm>
                    <a:prstGeom prst="rect">
                      <a:avLst/>
                    </a:prstGeom>
                    <a:ln>
                      <a:noFill/>
                    </a:ln>
                    <a:extLst>
                      <a:ext uri="{53640926-AAD7-44D8-BBD7-CCE9431645EC}">
                        <a14:shadowObscured xmlns:a14="http://schemas.microsoft.com/office/drawing/2010/main"/>
                      </a:ext>
                    </a:extLst>
                  </pic:spPr>
                </pic:pic>
              </a:graphicData>
            </a:graphic>
          </wp:inline>
        </w:drawing>
      </w:r>
    </w:p>
    <w:p w14:paraId="0D10E678" w14:textId="77777777" w:rsidR="00C0141B" w:rsidRDefault="00E42783" w:rsidP="00E42783">
      <w:pPr>
        <w:pStyle w:val="Caption"/>
      </w:pPr>
      <w:r>
        <w:t xml:space="preserve">Figure </w:t>
      </w:r>
      <w:r w:rsidR="00344521">
        <w:fldChar w:fldCharType="begin"/>
      </w:r>
      <w:r w:rsidR="00344521">
        <w:instrText xml:space="preserve"> SEQ Figure \* ARABIC </w:instrText>
      </w:r>
      <w:r w:rsidR="00344521">
        <w:fldChar w:fldCharType="separate"/>
      </w:r>
      <w:r w:rsidR="00A72A7D">
        <w:rPr>
          <w:noProof/>
        </w:rPr>
        <w:t>2</w:t>
      </w:r>
      <w:r w:rsidR="00344521">
        <w:rPr>
          <w:noProof/>
        </w:rPr>
        <w:fldChar w:fldCharType="end"/>
      </w:r>
      <w:r>
        <w:t>. Selected rows from CV.csv</w:t>
      </w:r>
    </w:p>
    <w:p w14:paraId="5C66361A" w14:textId="77777777" w:rsidR="00B63343" w:rsidRDefault="00B63343" w:rsidP="00B63343">
      <w:r>
        <w:t xml:space="preserve">Then, all input data needs to be checked to ensure consistency using </w:t>
      </w:r>
      <w:r w:rsidR="007F2BD1">
        <w:t>“</w:t>
      </w:r>
      <w:proofErr w:type="spellStart"/>
      <w:r w:rsidR="007F2BD1">
        <w:t>checkInput</w:t>
      </w:r>
      <w:proofErr w:type="spellEnd"/>
      <w:r w:rsidR="007F2BD1">
        <w:t>” function.</w:t>
      </w:r>
    </w:p>
    <w:p w14:paraId="5836593D" w14:textId="77777777" w:rsidR="00B63343" w:rsidRDefault="00B63343" w:rsidP="0043170C">
      <w:pPr>
        <w:pStyle w:val="Code"/>
      </w:pPr>
      <w:proofErr w:type="spellStart"/>
      <w:proofErr w:type="gramStart"/>
      <w:r>
        <w:t>checkInput</w:t>
      </w:r>
      <w:proofErr w:type="spellEnd"/>
      <w:r>
        <w:t>(</w:t>
      </w:r>
      <w:proofErr w:type="gramEnd"/>
      <w:r>
        <w:t xml:space="preserve">errors = </w:t>
      </w:r>
      <w:proofErr w:type="spellStart"/>
      <w:r>
        <w:t>CVConst</w:t>
      </w:r>
      <w:proofErr w:type="spellEnd"/>
      <w:r>
        <w:t xml:space="preserve">, </w:t>
      </w:r>
    </w:p>
    <w:p w14:paraId="380A522D" w14:textId="77777777" w:rsidR="00B63343" w:rsidRDefault="00B63343" w:rsidP="0043170C">
      <w:pPr>
        <w:pStyle w:val="Code"/>
      </w:pPr>
      <w:r>
        <w:t xml:space="preserve">           strata = AtomicStrata,                               </w:t>
      </w:r>
    </w:p>
    <w:p w14:paraId="7EFF5A17" w14:textId="77777777" w:rsidR="00C0141B" w:rsidRDefault="00B63343" w:rsidP="0043170C">
      <w:pPr>
        <w:pStyle w:val="Code"/>
      </w:pPr>
      <w:r>
        <w:t xml:space="preserve">           </w:t>
      </w:r>
      <w:proofErr w:type="spellStart"/>
      <w:r>
        <w:t>sampframe</w:t>
      </w:r>
      <w:proofErr w:type="spellEnd"/>
      <w:r>
        <w:t xml:space="preserve"> = </w:t>
      </w:r>
      <w:proofErr w:type="spellStart"/>
      <w:r>
        <w:t>CFSFrame</w:t>
      </w:r>
      <w:proofErr w:type="spellEnd"/>
      <w:r>
        <w:t>)</w:t>
      </w:r>
    </w:p>
    <w:p w14:paraId="25302B14" w14:textId="77777777" w:rsidR="00C0141B" w:rsidRDefault="007473EA" w:rsidP="008A4C5B">
      <w:r>
        <w:t xml:space="preserve">The last step is to </w:t>
      </w:r>
      <w:r w:rsidR="00EF5D2C">
        <w:t>call “</w:t>
      </w:r>
      <w:proofErr w:type="spellStart"/>
      <w:r w:rsidR="00EF5D2C">
        <w:t>optimizeStrata</w:t>
      </w:r>
      <w:proofErr w:type="spellEnd"/>
      <w:r w:rsidR="00EF5D2C">
        <w:t xml:space="preserve">” function which </w:t>
      </w:r>
      <w:r w:rsidR="0043170C">
        <w:t>performs</w:t>
      </w:r>
      <w:r w:rsidR="00EF5D2C">
        <w:t xml:space="preserve"> the </w:t>
      </w:r>
      <w:r w:rsidR="0043170C">
        <w:t xml:space="preserve">optimal stratification and allocation based on Genetic Algorithm. In this case, a few parameters such as parallel processing, number of iterations (i.e. generations in the genetic algorithm), output files and plots are specified along with the two required input matrices which are errors (CV constraints) and atomic strata. </w:t>
      </w:r>
    </w:p>
    <w:p w14:paraId="43F16885" w14:textId="77777777" w:rsidR="0043170C" w:rsidRDefault="0043170C" w:rsidP="0043170C">
      <w:pPr>
        <w:pStyle w:val="Code"/>
      </w:pPr>
      <w:r>
        <w:t xml:space="preserve">solution &lt;- </w:t>
      </w:r>
      <w:proofErr w:type="spellStart"/>
      <w:proofErr w:type="gramStart"/>
      <w:r>
        <w:t>optimizeStrata</w:t>
      </w:r>
      <w:proofErr w:type="spellEnd"/>
      <w:r>
        <w:t>(</w:t>
      </w:r>
      <w:proofErr w:type="gramEnd"/>
      <w:r>
        <w:t xml:space="preserve">errors = </w:t>
      </w:r>
      <w:proofErr w:type="spellStart"/>
      <w:r>
        <w:t>CVConst</w:t>
      </w:r>
      <w:proofErr w:type="spellEnd"/>
      <w:r>
        <w:t xml:space="preserve">, </w:t>
      </w:r>
    </w:p>
    <w:p w14:paraId="1F439062" w14:textId="77777777" w:rsidR="0043170C" w:rsidRDefault="0043170C" w:rsidP="0043170C">
      <w:pPr>
        <w:pStyle w:val="Code"/>
      </w:pPr>
      <w:r>
        <w:t xml:space="preserve">                           strata = AtomicStrata,</w:t>
      </w:r>
    </w:p>
    <w:p w14:paraId="7E06BFD0" w14:textId="77777777" w:rsidR="0043170C" w:rsidRDefault="0043170C" w:rsidP="0043170C">
      <w:pPr>
        <w:pStyle w:val="Code"/>
      </w:pPr>
      <w:r>
        <w:t xml:space="preserve">                           parallel = TRUE,</w:t>
      </w:r>
    </w:p>
    <w:p w14:paraId="63F981F3" w14:textId="77777777" w:rsidR="0043170C" w:rsidRDefault="0043170C" w:rsidP="0043170C">
      <w:pPr>
        <w:pStyle w:val="Code"/>
      </w:pPr>
      <w:r>
        <w:t xml:space="preserve">                           </w:t>
      </w:r>
      <w:proofErr w:type="spellStart"/>
      <w:r>
        <w:t>iter</w:t>
      </w:r>
      <w:proofErr w:type="spellEnd"/>
      <w:r>
        <w:t xml:space="preserve"> = 100,</w:t>
      </w:r>
    </w:p>
    <w:p w14:paraId="75FB3CFD" w14:textId="77777777" w:rsidR="0043170C" w:rsidRDefault="0043170C" w:rsidP="0043170C">
      <w:pPr>
        <w:pStyle w:val="Code"/>
      </w:pPr>
      <w:r>
        <w:t xml:space="preserve">                           </w:t>
      </w:r>
      <w:proofErr w:type="spellStart"/>
      <w:r>
        <w:t>writeFiles</w:t>
      </w:r>
      <w:proofErr w:type="spellEnd"/>
      <w:r>
        <w:t xml:space="preserve"> = FALSE,</w:t>
      </w:r>
    </w:p>
    <w:p w14:paraId="425F9D76" w14:textId="77777777" w:rsidR="0043170C" w:rsidRDefault="0043170C" w:rsidP="0043170C">
      <w:pPr>
        <w:pStyle w:val="Code"/>
      </w:pPr>
      <w:r>
        <w:t xml:space="preserve">                           </w:t>
      </w:r>
      <w:proofErr w:type="spellStart"/>
      <w:r>
        <w:t>showPlot</w:t>
      </w:r>
      <w:proofErr w:type="spellEnd"/>
      <w:r>
        <w:t xml:space="preserve"> = FALSE)</w:t>
      </w:r>
    </w:p>
    <w:p w14:paraId="692892E7" w14:textId="77777777" w:rsidR="00EE0655" w:rsidRDefault="0043170C" w:rsidP="008A4C5B">
      <w:r>
        <w:t>Although the entire results are stored in “</w:t>
      </w:r>
      <w:commentRangeStart w:id="25"/>
      <w:commentRangeStart w:id="26"/>
      <w:r>
        <w:t>solution</w:t>
      </w:r>
      <w:commentRangeEnd w:id="25"/>
      <w:r w:rsidR="00354014">
        <w:rPr>
          <w:rStyle w:val="CommentReference"/>
        </w:rPr>
        <w:commentReference w:id="25"/>
      </w:r>
      <w:commentRangeEnd w:id="26"/>
      <w:r w:rsidR="00FD7863">
        <w:rPr>
          <w:rStyle w:val="CommentReference"/>
        </w:rPr>
        <w:commentReference w:id="26"/>
      </w:r>
      <w:r>
        <w:t xml:space="preserve">”, selected </w:t>
      </w:r>
      <w:r w:rsidR="00F144D6">
        <w:t>elements</w:t>
      </w:r>
      <w:r>
        <w:t xml:space="preserve"> can be </w:t>
      </w:r>
      <w:r w:rsidR="00A517CA">
        <w:t>stored in</w:t>
      </w:r>
      <w:r>
        <w:t xml:space="preserve"> separate </w:t>
      </w:r>
      <w:r w:rsidR="00A517CA">
        <w:t>csv files</w:t>
      </w:r>
      <w:r>
        <w:t xml:space="preserve"> for convenience</w:t>
      </w:r>
      <w:r w:rsidR="00A517CA">
        <w:t xml:space="preserve"> and further analysis</w:t>
      </w:r>
      <w:r>
        <w:t>. The two major outputs are “</w:t>
      </w:r>
      <w:proofErr w:type="spellStart"/>
      <w:r>
        <w:t>aggr_strata</w:t>
      </w:r>
      <w:proofErr w:type="spellEnd"/>
      <w:r>
        <w:t>” and “indices” colum</w:t>
      </w:r>
      <w:r w:rsidR="00F26D9C">
        <w:t xml:space="preserve">ns. </w:t>
      </w:r>
    </w:p>
    <w:p w14:paraId="54989C5B" w14:textId="77777777" w:rsidR="0043170C" w:rsidRDefault="0043170C" w:rsidP="0043170C">
      <w:pPr>
        <w:pStyle w:val="Code"/>
      </w:pPr>
      <w:proofErr w:type="spellStart"/>
      <w:proofErr w:type="gramStart"/>
      <w:r>
        <w:t>write.table</w:t>
      </w:r>
      <w:proofErr w:type="spellEnd"/>
      <w:proofErr w:type="gramEnd"/>
      <w:r>
        <w:t>(</w:t>
      </w:r>
      <w:proofErr w:type="spellStart"/>
      <w:r>
        <w:t>solution$aggr_strata,file</w:t>
      </w:r>
      <w:proofErr w:type="spellEnd"/>
      <w:r>
        <w:t xml:space="preserve">="./aggr_strata.csv", </w:t>
      </w:r>
      <w:proofErr w:type="spellStart"/>
      <w:r>
        <w:t>sep</w:t>
      </w:r>
      <w:proofErr w:type="spellEnd"/>
      <w:r>
        <w:t>=",")</w:t>
      </w:r>
    </w:p>
    <w:p w14:paraId="7DB3333C" w14:textId="77777777" w:rsidR="0043170C" w:rsidRDefault="0043170C" w:rsidP="0043170C">
      <w:pPr>
        <w:pStyle w:val="Code"/>
      </w:pPr>
      <w:proofErr w:type="spellStart"/>
      <w:proofErr w:type="gramStart"/>
      <w:r>
        <w:t>write.table</w:t>
      </w:r>
      <w:proofErr w:type="spellEnd"/>
      <w:proofErr w:type="gramEnd"/>
      <w:r>
        <w:t>(</w:t>
      </w:r>
      <w:proofErr w:type="spellStart"/>
      <w:r>
        <w:t>solution$indices,file</w:t>
      </w:r>
      <w:proofErr w:type="spellEnd"/>
      <w:r>
        <w:t xml:space="preserve">="./indices.csv", </w:t>
      </w:r>
      <w:proofErr w:type="spellStart"/>
      <w:r>
        <w:t>sep</w:t>
      </w:r>
      <w:proofErr w:type="spellEnd"/>
      <w:r>
        <w:t>=",")</w:t>
      </w:r>
    </w:p>
    <w:p w14:paraId="5EC17F61" w14:textId="77777777" w:rsidR="00637223" w:rsidRDefault="00F144D6" w:rsidP="00F26D9C">
      <w:r>
        <w:t>The stratification is presented in “indices” while “</w:t>
      </w:r>
      <w:proofErr w:type="spellStart"/>
      <w:r>
        <w:t>aggr_strata</w:t>
      </w:r>
      <w:proofErr w:type="spellEnd"/>
      <w:r>
        <w:t xml:space="preserve">” shows the number of samples </w:t>
      </w:r>
      <w:r>
        <w:lastRenderedPageBreak/>
        <w:t xml:space="preserve">allocated to each stratum along with some other details. </w:t>
      </w:r>
    </w:p>
    <w:p w14:paraId="40408C5F" w14:textId="77777777" w:rsidR="00504A00" w:rsidRDefault="00FA6850" w:rsidP="00464704">
      <w:pPr>
        <w:pStyle w:val="Heading1"/>
      </w:pPr>
      <w:bookmarkStart w:id="28" w:name="_Toc6986077"/>
      <w:r>
        <w:t>Results</w:t>
      </w:r>
      <w:bookmarkEnd w:id="28"/>
    </w:p>
    <w:p w14:paraId="0755F414" w14:textId="77777777" w:rsidR="00C61F79" w:rsidRDefault="00C308CA" w:rsidP="00C308CA">
      <w:pPr>
        <w:pStyle w:val="BodyText"/>
      </w:pPr>
      <w:r>
        <w:t xml:space="preserve">A detailed discussion of the results along with tables and visualizations will be added in this section. </w:t>
      </w:r>
    </w:p>
    <w:p w14:paraId="07815565" w14:textId="77777777" w:rsidR="005873D8" w:rsidRDefault="005873D8" w:rsidP="005873D8">
      <w:pPr>
        <w:pStyle w:val="BodyText"/>
        <w:keepNext/>
        <w:jc w:val="center"/>
      </w:pPr>
      <w:r>
        <w:rPr>
          <w:noProof/>
          <w:lang w:bidi="ar-SA"/>
        </w:rPr>
        <w:drawing>
          <wp:inline distT="0" distB="0" distL="0" distR="0" wp14:anchorId="4B2157A0" wp14:editId="592B67B2">
            <wp:extent cx="822960" cy="1957452"/>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22960" cy="1957452"/>
                    </a:xfrm>
                    <a:prstGeom prst="rect">
                      <a:avLst/>
                    </a:prstGeom>
                  </pic:spPr>
                </pic:pic>
              </a:graphicData>
            </a:graphic>
          </wp:inline>
        </w:drawing>
      </w:r>
    </w:p>
    <w:p w14:paraId="07B5CB07" w14:textId="77777777" w:rsidR="005873D8" w:rsidRDefault="005873D8" w:rsidP="005873D8">
      <w:pPr>
        <w:pStyle w:val="Caption"/>
      </w:pPr>
      <w:r>
        <w:t xml:space="preserve">Figure </w:t>
      </w:r>
      <w:r w:rsidR="00344521">
        <w:fldChar w:fldCharType="begin"/>
      </w:r>
      <w:r w:rsidR="00344521">
        <w:instrText xml:space="preserve"> SEQ Figure \* ARABIC </w:instrText>
      </w:r>
      <w:r w:rsidR="00344521">
        <w:fldChar w:fldCharType="separate"/>
      </w:r>
      <w:r w:rsidR="00A72A7D">
        <w:rPr>
          <w:noProof/>
        </w:rPr>
        <w:t>3</w:t>
      </w:r>
      <w:r w:rsidR="00344521">
        <w:rPr>
          <w:noProof/>
        </w:rPr>
        <w:fldChar w:fldCharType="end"/>
      </w:r>
      <w:r>
        <w:t>. Selected rows from “indices.csv” file</w:t>
      </w:r>
    </w:p>
    <w:p w14:paraId="643A7C05" w14:textId="77777777" w:rsidR="00A72A7D" w:rsidRDefault="00A72A7D" w:rsidP="00A72A7D">
      <w:pPr>
        <w:keepNext/>
        <w:jc w:val="center"/>
      </w:pPr>
      <w:r>
        <w:rPr>
          <w:noProof/>
          <w:lang w:bidi="ar-SA"/>
        </w:rPr>
        <w:drawing>
          <wp:inline distT="0" distB="0" distL="0" distR="0" wp14:anchorId="7135F7F2" wp14:editId="3E75E86A">
            <wp:extent cx="3657600" cy="18494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57600" cy="1849420"/>
                    </a:xfrm>
                    <a:prstGeom prst="rect">
                      <a:avLst/>
                    </a:prstGeom>
                  </pic:spPr>
                </pic:pic>
              </a:graphicData>
            </a:graphic>
          </wp:inline>
        </w:drawing>
      </w:r>
    </w:p>
    <w:p w14:paraId="32B4B9AA" w14:textId="77777777" w:rsidR="005873D8" w:rsidRPr="005873D8" w:rsidRDefault="00A72A7D" w:rsidP="00A72A7D">
      <w:pPr>
        <w:pStyle w:val="Caption"/>
      </w:pPr>
      <w:r>
        <w:t xml:space="preserve">Figure </w:t>
      </w:r>
      <w:r w:rsidR="00344521">
        <w:fldChar w:fldCharType="begin"/>
      </w:r>
      <w:r w:rsidR="00344521">
        <w:instrText xml:space="preserve"> SEQ Figure \* ARABIC </w:instrText>
      </w:r>
      <w:r w:rsidR="00344521">
        <w:fldChar w:fldCharType="separate"/>
      </w:r>
      <w:r>
        <w:rPr>
          <w:noProof/>
        </w:rPr>
        <w:t>4</w:t>
      </w:r>
      <w:r w:rsidR="00344521">
        <w:rPr>
          <w:noProof/>
        </w:rPr>
        <w:fldChar w:fldCharType="end"/>
      </w:r>
      <w:r>
        <w:t>. Selected rows from “aggr_strata.csv” file</w:t>
      </w:r>
    </w:p>
    <w:p w14:paraId="5A436D2C" w14:textId="77777777" w:rsidR="005873D8" w:rsidRDefault="005873D8" w:rsidP="005873D8">
      <w:pPr>
        <w:pStyle w:val="BodyText"/>
        <w:jc w:val="center"/>
      </w:pPr>
    </w:p>
    <w:p w14:paraId="67C01696" w14:textId="77777777" w:rsidR="00C61F79" w:rsidRDefault="00C61F79" w:rsidP="00464704">
      <w:pPr>
        <w:pStyle w:val="Heading1"/>
      </w:pPr>
      <w:bookmarkStart w:id="29" w:name="_Toc6986078"/>
      <w:r>
        <w:t>Appendix</w:t>
      </w:r>
      <w:bookmarkEnd w:id="29"/>
    </w:p>
    <w:p w14:paraId="4F2F5E05" w14:textId="77777777" w:rsidR="00C61F79" w:rsidRDefault="00C308CA" w:rsidP="00C308CA">
      <w:r>
        <w:t xml:space="preserve">The complete R script for the case study is presented below. The latest code is also available in </w:t>
      </w:r>
      <w:r w:rsidRPr="00464704">
        <w:lastRenderedPageBreak/>
        <w:t>“</w:t>
      </w:r>
      <w:r>
        <w:t>cfs1</w:t>
      </w:r>
      <w:r w:rsidRPr="00151248">
        <w:t>.</w:t>
      </w:r>
      <w:r>
        <w:t>R</w:t>
      </w:r>
      <w:r w:rsidRPr="00464704">
        <w:t>” file available in “</w:t>
      </w:r>
      <w:proofErr w:type="spellStart"/>
      <w:r>
        <w:t>R_Scripts</w:t>
      </w:r>
      <w:proofErr w:type="spellEnd"/>
      <w:r w:rsidRPr="00464704">
        <w:t xml:space="preserve">” folder on the GitHub repository </w:t>
      </w:r>
      <w:r w:rsidRPr="00464704">
        <w:fldChar w:fldCharType="begin"/>
      </w:r>
      <w:r>
        <w:instrText xml:space="preserve"> ADDIN ZOTERO_ITEM CSL_CITATION {"citationID":"et5gXdGk","properties":{"formattedCitation":"(Ghanbartehrani, 2019)","plainCitation":"(Ghanbartehrani, 2019)","noteIndex":0},"citationItems":[{"id":3605,"uris":["http://zotero.org/groups/2128091/items/3NZFUUIV"],"uri":["http://zotero.org/groups/2128091/items/3NZFUUIV"],"itemData":{"id":3605,"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Pr="00464704">
        <w:fldChar w:fldCharType="separate"/>
      </w:r>
      <w:r w:rsidRPr="00464704">
        <w:t>(Ghanbartehrani, 2019)</w:t>
      </w:r>
      <w:r w:rsidRPr="00464704">
        <w:fldChar w:fldCharType="end"/>
      </w:r>
      <w:r w:rsidRPr="00464704">
        <w:t>.</w:t>
      </w:r>
    </w:p>
    <w:p w14:paraId="6736C460" w14:textId="77777777" w:rsidR="00C308CA" w:rsidRDefault="00C308CA" w:rsidP="00C308CA">
      <w:pPr>
        <w:pStyle w:val="Code"/>
      </w:pPr>
      <w:r>
        <w:t>library(</w:t>
      </w:r>
      <w:proofErr w:type="spellStart"/>
      <w:r>
        <w:t>SamplingStrata</w:t>
      </w:r>
      <w:proofErr w:type="spellEnd"/>
      <w:r>
        <w:t>)</w:t>
      </w:r>
    </w:p>
    <w:p w14:paraId="3B18798E" w14:textId="77777777" w:rsidR="00C308CA" w:rsidRDefault="00C308CA" w:rsidP="00C308CA">
      <w:pPr>
        <w:pStyle w:val="Code"/>
      </w:pPr>
    </w:p>
    <w:p w14:paraId="34FC1EE5" w14:textId="77777777" w:rsidR="00C308CA" w:rsidRDefault="00C308CA" w:rsidP="00C308CA">
      <w:pPr>
        <w:pStyle w:val="Code"/>
      </w:pPr>
      <w:r>
        <w:t># Read the input frame data from 100K_Frame.csv file</w:t>
      </w:r>
    </w:p>
    <w:p w14:paraId="4739F6A8" w14:textId="77777777" w:rsidR="00C308CA" w:rsidRDefault="00C308CA" w:rsidP="00C308CA">
      <w:pPr>
        <w:pStyle w:val="Code"/>
      </w:pPr>
      <w:proofErr w:type="spellStart"/>
      <w:r>
        <w:t>CFSFrameData</w:t>
      </w:r>
      <w:proofErr w:type="spellEnd"/>
      <w:r>
        <w:t xml:space="preserve"> &lt;- </w:t>
      </w:r>
      <w:proofErr w:type="gramStart"/>
      <w:r>
        <w:t>read.csv(</w:t>
      </w:r>
      <w:proofErr w:type="gramEnd"/>
      <w:r>
        <w:t xml:space="preserve">file="./100K_Frame.csv", header=TRUE, </w:t>
      </w:r>
      <w:proofErr w:type="spellStart"/>
      <w:r>
        <w:t>sep</w:t>
      </w:r>
      <w:proofErr w:type="spellEnd"/>
      <w:r>
        <w:t>=",")</w:t>
      </w:r>
    </w:p>
    <w:p w14:paraId="15B85F1B" w14:textId="77777777" w:rsidR="00C308CA" w:rsidRDefault="00C308CA" w:rsidP="00C308CA">
      <w:pPr>
        <w:pStyle w:val="Code"/>
      </w:pPr>
    </w:p>
    <w:p w14:paraId="5D253AA4" w14:textId="77777777" w:rsidR="00C308CA" w:rsidRDefault="00C308CA" w:rsidP="00C308CA">
      <w:pPr>
        <w:pStyle w:val="Code"/>
      </w:pPr>
      <w:r>
        <w:t xml:space="preserve"># Build the frame using </w:t>
      </w:r>
      <w:proofErr w:type="spellStart"/>
      <w:r>
        <w:t>estno</w:t>
      </w:r>
      <w:proofErr w:type="spellEnd"/>
      <w:r>
        <w:t xml:space="preserve"> column as identifier, state, county, and </w:t>
      </w:r>
      <w:proofErr w:type="spellStart"/>
      <w:r>
        <w:t>naics</w:t>
      </w:r>
      <w:proofErr w:type="spellEnd"/>
      <w:r>
        <w:t xml:space="preserve"> </w:t>
      </w:r>
    </w:p>
    <w:p w14:paraId="78478961" w14:textId="77777777" w:rsidR="00C308CA" w:rsidRDefault="00C308CA" w:rsidP="00C308CA">
      <w:pPr>
        <w:pStyle w:val="Code"/>
      </w:pPr>
      <w:r>
        <w:t># as auxiliary variables and value as target variable</w:t>
      </w:r>
    </w:p>
    <w:p w14:paraId="6B6E4C57" w14:textId="77777777" w:rsidR="00C308CA" w:rsidRDefault="00C308CA" w:rsidP="00C308CA">
      <w:pPr>
        <w:pStyle w:val="Code"/>
      </w:pPr>
      <w:proofErr w:type="spellStart"/>
      <w:r>
        <w:t>CFSFrame</w:t>
      </w:r>
      <w:proofErr w:type="spellEnd"/>
      <w:r>
        <w:t xml:space="preserve"> &lt;- </w:t>
      </w:r>
      <w:proofErr w:type="spellStart"/>
      <w:proofErr w:type="gramStart"/>
      <w:r>
        <w:t>buildFrameDF</w:t>
      </w:r>
      <w:proofErr w:type="spellEnd"/>
      <w:r>
        <w:t>(</w:t>
      </w:r>
      <w:proofErr w:type="gramEnd"/>
      <w:r>
        <w:t xml:space="preserve">df = </w:t>
      </w:r>
      <w:proofErr w:type="spellStart"/>
      <w:r>
        <w:t>CFSFrameData</w:t>
      </w:r>
      <w:proofErr w:type="spellEnd"/>
      <w:r>
        <w:t>,</w:t>
      </w:r>
    </w:p>
    <w:p w14:paraId="01739A6C" w14:textId="77777777" w:rsidR="00C308CA" w:rsidRDefault="00C308CA" w:rsidP="00C308CA">
      <w:pPr>
        <w:pStyle w:val="Code"/>
      </w:pPr>
      <w:r>
        <w:t xml:space="preserve">                         id = "</w:t>
      </w:r>
      <w:proofErr w:type="spellStart"/>
      <w:r>
        <w:t>estno</w:t>
      </w:r>
      <w:proofErr w:type="spellEnd"/>
      <w:r>
        <w:t>",</w:t>
      </w:r>
    </w:p>
    <w:p w14:paraId="4AF7DB9A" w14:textId="77777777" w:rsidR="00C308CA" w:rsidRDefault="00C308CA" w:rsidP="00C308CA">
      <w:pPr>
        <w:pStyle w:val="Code"/>
      </w:pPr>
      <w:r>
        <w:t xml:space="preserve">                         X = c("state","county","</w:t>
      </w:r>
      <w:proofErr w:type="spellStart"/>
      <w:r>
        <w:t>naics</w:t>
      </w:r>
      <w:proofErr w:type="spellEnd"/>
      <w:r>
        <w:t>"),</w:t>
      </w:r>
    </w:p>
    <w:p w14:paraId="21B08FE5" w14:textId="77777777" w:rsidR="00C308CA" w:rsidRDefault="00C308CA" w:rsidP="00C308CA">
      <w:pPr>
        <w:pStyle w:val="Code"/>
      </w:pPr>
      <w:r>
        <w:t xml:space="preserve">                         Y = c("value"),</w:t>
      </w:r>
    </w:p>
    <w:p w14:paraId="0D8D072E" w14:textId="77777777" w:rsidR="00C308CA" w:rsidRDefault="00C308CA" w:rsidP="00C308CA">
      <w:pPr>
        <w:pStyle w:val="Code"/>
      </w:pPr>
      <w:r>
        <w:t xml:space="preserve">                         </w:t>
      </w:r>
      <w:proofErr w:type="spellStart"/>
      <w:r>
        <w:t>domainvalue</w:t>
      </w:r>
      <w:proofErr w:type="spellEnd"/>
      <w:r>
        <w:t xml:space="preserve"> = "</w:t>
      </w:r>
      <w:proofErr w:type="spellStart"/>
      <w:r>
        <w:t>naics</w:t>
      </w:r>
      <w:proofErr w:type="spellEnd"/>
      <w:r>
        <w:t>")</w:t>
      </w:r>
    </w:p>
    <w:p w14:paraId="76593205" w14:textId="77777777" w:rsidR="00C308CA" w:rsidRDefault="00C308CA" w:rsidP="00C308CA">
      <w:pPr>
        <w:pStyle w:val="Code"/>
      </w:pPr>
    </w:p>
    <w:p w14:paraId="56E0E080" w14:textId="77777777" w:rsidR="00C308CA" w:rsidRDefault="00C308CA" w:rsidP="00C308CA">
      <w:pPr>
        <w:pStyle w:val="Code"/>
      </w:pPr>
      <w:r>
        <w:t># Converting value to 15 categories and using it as the fourth auxiliary variable in the frame</w:t>
      </w:r>
    </w:p>
    <w:p w14:paraId="0C1183EB" w14:textId="77777777" w:rsidR="00C308CA" w:rsidRDefault="00C308CA" w:rsidP="00C308CA">
      <w:pPr>
        <w:pStyle w:val="Code"/>
      </w:pPr>
      <w:r>
        <w:t xml:space="preserve">CFSFrame$X4 &lt;- </w:t>
      </w:r>
      <w:proofErr w:type="spellStart"/>
      <w:proofErr w:type="gramStart"/>
      <w:r>
        <w:t>var.bin</w:t>
      </w:r>
      <w:proofErr w:type="spellEnd"/>
      <w:r>
        <w:t>(</w:t>
      </w:r>
      <w:proofErr w:type="spellStart"/>
      <w:proofErr w:type="gramEnd"/>
      <w:r>
        <w:t>CFSFrameData$value</w:t>
      </w:r>
      <w:proofErr w:type="spellEnd"/>
      <w:r>
        <w:t>, bins=15)</w:t>
      </w:r>
    </w:p>
    <w:p w14:paraId="16FE73B0" w14:textId="77777777" w:rsidR="00C308CA" w:rsidRDefault="00C308CA" w:rsidP="00C308CA">
      <w:pPr>
        <w:pStyle w:val="Code"/>
      </w:pPr>
    </w:p>
    <w:p w14:paraId="3AA8EBF2" w14:textId="77777777" w:rsidR="00C308CA" w:rsidRDefault="00C308CA" w:rsidP="00C308CA">
      <w:pPr>
        <w:pStyle w:val="Code"/>
      </w:pPr>
      <w:r>
        <w:t xml:space="preserve"># Building the atomic </w:t>
      </w:r>
      <w:proofErr w:type="spellStart"/>
      <w:r>
        <w:t>strat</w:t>
      </w:r>
      <w:proofErr w:type="spellEnd"/>
      <w:r>
        <w:t xml:space="preserve"> based on the frame</w:t>
      </w:r>
    </w:p>
    <w:p w14:paraId="7D7087EA" w14:textId="77777777" w:rsidR="00C308CA" w:rsidRDefault="00C308CA" w:rsidP="00C308CA">
      <w:pPr>
        <w:pStyle w:val="Code"/>
      </w:pPr>
      <w:proofErr w:type="spellStart"/>
      <w:r>
        <w:t>AtomicStrata</w:t>
      </w:r>
      <w:proofErr w:type="spellEnd"/>
      <w:r>
        <w:t xml:space="preserve"> &lt;- </w:t>
      </w:r>
      <w:proofErr w:type="spellStart"/>
      <w:proofErr w:type="gramStart"/>
      <w:r>
        <w:t>buildStrataDF</w:t>
      </w:r>
      <w:proofErr w:type="spellEnd"/>
      <w:r>
        <w:t>(</w:t>
      </w:r>
      <w:proofErr w:type="spellStart"/>
      <w:proofErr w:type="gramEnd"/>
      <w:r>
        <w:t>CFSFrame</w:t>
      </w:r>
      <w:proofErr w:type="spellEnd"/>
      <w:r>
        <w:t>,  progress = TRUE)</w:t>
      </w:r>
    </w:p>
    <w:p w14:paraId="611B1684" w14:textId="77777777" w:rsidR="00C308CA" w:rsidRDefault="00C308CA" w:rsidP="00C308CA">
      <w:pPr>
        <w:pStyle w:val="Code"/>
      </w:pPr>
    </w:p>
    <w:p w14:paraId="673B9F31" w14:textId="77777777" w:rsidR="00C308CA" w:rsidRDefault="00C308CA" w:rsidP="00C308CA">
      <w:pPr>
        <w:pStyle w:val="Code"/>
      </w:pPr>
      <w:r>
        <w:t># Uncomment and run the following line to view the atomic strata</w:t>
      </w:r>
    </w:p>
    <w:p w14:paraId="75570173" w14:textId="77777777" w:rsidR="00C308CA" w:rsidRDefault="00C308CA" w:rsidP="00C308CA">
      <w:pPr>
        <w:pStyle w:val="Code"/>
      </w:pPr>
      <w:r>
        <w:t>#str(</w:t>
      </w:r>
      <w:proofErr w:type="spellStart"/>
      <w:r>
        <w:t>AtomicStrata</w:t>
      </w:r>
      <w:proofErr w:type="spellEnd"/>
      <w:r>
        <w:t>)</w:t>
      </w:r>
    </w:p>
    <w:p w14:paraId="25DF9323" w14:textId="77777777" w:rsidR="00C308CA" w:rsidRDefault="00C308CA" w:rsidP="00C308CA">
      <w:pPr>
        <w:pStyle w:val="Code"/>
      </w:pPr>
    </w:p>
    <w:p w14:paraId="0D1C7105" w14:textId="77777777" w:rsidR="00C308CA" w:rsidRDefault="00C308CA" w:rsidP="00C308CA">
      <w:pPr>
        <w:pStyle w:val="Code"/>
      </w:pPr>
      <w:r>
        <w:t># Read the CV constraints from CV.csv file</w:t>
      </w:r>
    </w:p>
    <w:p w14:paraId="1728955A" w14:textId="77777777" w:rsidR="00C308CA" w:rsidRDefault="00C308CA" w:rsidP="00C308CA">
      <w:pPr>
        <w:pStyle w:val="Code"/>
      </w:pPr>
      <w:proofErr w:type="spellStart"/>
      <w:r>
        <w:t>CVConst</w:t>
      </w:r>
      <w:proofErr w:type="spellEnd"/>
      <w:r>
        <w:t xml:space="preserve"> &lt;- </w:t>
      </w:r>
      <w:proofErr w:type="gramStart"/>
      <w:r>
        <w:t>read.csv(</w:t>
      </w:r>
      <w:proofErr w:type="gramEnd"/>
      <w:r>
        <w:t xml:space="preserve">"./CV.csv", header=TRUE, </w:t>
      </w:r>
      <w:proofErr w:type="spellStart"/>
      <w:r>
        <w:t>sep</w:t>
      </w:r>
      <w:proofErr w:type="spellEnd"/>
      <w:r>
        <w:t>=",")</w:t>
      </w:r>
    </w:p>
    <w:p w14:paraId="0AF64A95" w14:textId="77777777" w:rsidR="00C308CA" w:rsidRDefault="00C308CA" w:rsidP="00C308CA">
      <w:pPr>
        <w:pStyle w:val="Code"/>
      </w:pPr>
    </w:p>
    <w:p w14:paraId="2597E20A" w14:textId="77777777" w:rsidR="00C308CA" w:rsidRDefault="00C308CA" w:rsidP="00C308CA">
      <w:pPr>
        <w:pStyle w:val="Code"/>
      </w:pPr>
      <w:r>
        <w:t># Check the input data for errors</w:t>
      </w:r>
    </w:p>
    <w:p w14:paraId="4EC75E0B" w14:textId="77777777" w:rsidR="00C308CA" w:rsidRDefault="00C308CA" w:rsidP="00C308CA">
      <w:pPr>
        <w:pStyle w:val="Code"/>
      </w:pPr>
      <w:proofErr w:type="spellStart"/>
      <w:proofErr w:type="gramStart"/>
      <w:r>
        <w:t>checkInput</w:t>
      </w:r>
      <w:proofErr w:type="spellEnd"/>
      <w:r>
        <w:t>(</w:t>
      </w:r>
      <w:proofErr w:type="gramEnd"/>
      <w:r>
        <w:t xml:space="preserve">errors = </w:t>
      </w:r>
      <w:proofErr w:type="spellStart"/>
      <w:r>
        <w:t>CVConst</w:t>
      </w:r>
      <w:proofErr w:type="spellEnd"/>
      <w:r>
        <w:t xml:space="preserve">, </w:t>
      </w:r>
    </w:p>
    <w:p w14:paraId="516F9F9E" w14:textId="77777777" w:rsidR="00C308CA" w:rsidRDefault="00C308CA" w:rsidP="00C308CA">
      <w:pPr>
        <w:pStyle w:val="Code"/>
      </w:pPr>
      <w:r>
        <w:t xml:space="preserve">           strata = AtomicStrata,                               </w:t>
      </w:r>
    </w:p>
    <w:p w14:paraId="424B3F26" w14:textId="77777777" w:rsidR="00C308CA" w:rsidRDefault="00C308CA" w:rsidP="00C308CA">
      <w:pPr>
        <w:pStyle w:val="Code"/>
      </w:pPr>
      <w:r>
        <w:t xml:space="preserve">           </w:t>
      </w:r>
      <w:proofErr w:type="spellStart"/>
      <w:r>
        <w:t>sampframe</w:t>
      </w:r>
      <w:proofErr w:type="spellEnd"/>
      <w:r>
        <w:t xml:space="preserve"> = </w:t>
      </w:r>
      <w:proofErr w:type="spellStart"/>
      <w:r>
        <w:t>CFSFrame</w:t>
      </w:r>
      <w:proofErr w:type="spellEnd"/>
      <w:r>
        <w:t>)</w:t>
      </w:r>
    </w:p>
    <w:p w14:paraId="5BC26AF9" w14:textId="77777777" w:rsidR="00C308CA" w:rsidRDefault="00C308CA" w:rsidP="00C308CA">
      <w:pPr>
        <w:pStyle w:val="Code"/>
      </w:pPr>
    </w:p>
    <w:p w14:paraId="4C8EA7F3" w14:textId="77777777" w:rsidR="00C308CA" w:rsidRDefault="00C308CA" w:rsidP="00C308CA">
      <w:pPr>
        <w:pStyle w:val="Code"/>
      </w:pPr>
      <w:r>
        <w:t># Optimization of stratification</w:t>
      </w:r>
    </w:p>
    <w:p w14:paraId="17CDF8C9" w14:textId="77777777" w:rsidR="00C308CA" w:rsidRDefault="00C308CA" w:rsidP="00C308CA">
      <w:pPr>
        <w:pStyle w:val="Code"/>
      </w:pPr>
      <w:r>
        <w:t xml:space="preserve">solution &lt;- </w:t>
      </w:r>
      <w:proofErr w:type="spellStart"/>
      <w:proofErr w:type="gramStart"/>
      <w:r>
        <w:t>optimizeStrata</w:t>
      </w:r>
      <w:proofErr w:type="spellEnd"/>
      <w:r>
        <w:t>(</w:t>
      </w:r>
      <w:proofErr w:type="gramEnd"/>
      <w:r>
        <w:t xml:space="preserve">errors = </w:t>
      </w:r>
      <w:proofErr w:type="spellStart"/>
      <w:r>
        <w:t>CVConst</w:t>
      </w:r>
      <w:proofErr w:type="spellEnd"/>
      <w:r>
        <w:t xml:space="preserve">, </w:t>
      </w:r>
    </w:p>
    <w:p w14:paraId="53CDF2E3" w14:textId="77777777" w:rsidR="00C308CA" w:rsidRDefault="00C308CA" w:rsidP="00C308CA">
      <w:pPr>
        <w:pStyle w:val="Code"/>
      </w:pPr>
      <w:r>
        <w:t xml:space="preserve">                           strata = AtomicStrata,</w:t>
      </w:r>
    </w:p>
    <w:p w14:paraId="1EEBCD54" w14:textId="77777777" w:rsidR="00C308CA" w:rsidRDefault="00C308CA" w:rsidP="00C308CA">
      <w:pPr>
        <w:pStyle w:val="Code"/>
      </w:pPr>
      <w:r>
        <w:t xml:space="preserve">                           parallel = TRUE,</w:t>
      </w:r>
    </w:p>
    <w:p w14:paraId="5730C158" w14:textId="77777777" w:rsidR="00C308CA" w:rsidRDefault="00C308CA" w:rsidP="00C308CA">
      <w:pPr>
        <w:pStyle w:val="Code"/>
      </w:pPr>
      <w:r>
        <w:t xml:space="preserve">                           </w:t>
      </w:r>
      <w:proofErr w:type="spellStart"/>
      <w:r>
        <w:t>iter</w:t>
      </w:r>
      <w:proofErr w:type="spellEnd"/>
      <w:r>
        <w:t xml:space="preserve"> = 100,</w:t>
      </w:r>
    </w:p>
    <w:p w14:paraId="04761ECB" w14:textId="77777777" w:rsidR="00C308CA" w:rsidRDefault="00C308CA" w:rsidP="00C308CA">
      <w:pPr>
        <w:pStyle w:val="Code"/>
      </w:pPr>
      <w:r>
        <w:t xml:space="preserve">                           </w:t>
      </w:r>
      <w:proofErr w:type="spellStart"/>
      <w:r>
        <w:t>writeFiles</w:t>
      </w:r>
      <w:proofErr w:type="spellEnd"/>
      <w:r>
        <w:t xml:space="preserve"> = FALSE,</w:t>
      </w:r>
    </w:p>
    <w:p w14:paraId="428812B6" w14:textId="77777777" w:rsidR="00C308CA" w:rsidRDefault="00C308CA" w:rsidP="00C308CA">
      <w:pPr>
        <w:pStyle w:val="Code"/>
      </w:pPr>
      <w:r>
        <w:t xml:space="preserve">                           </w:t>
      </w:r>
      <w:proofErr w:type="spellStart"/>
      <w:r>
        <w:t>showPlot</w:t>
      </w:r>
      <w:proofErr w:type="spellEnd"/>
      <w:r>
        <w:t xml:space="preserve"> = FALSE)</w:t>
      </w:r>
    </w:p>
    <w:p w14:paraId="79429619" w14:textId="77777777" w:rsidR="00C308CA" w:rsidRDefault="00C308CA" w:rsidP="00C308CA">
      <w:pPr>
        <w:pStyle w:val="Code"/>
      </w:pPr>
    </w:p>
    <w:p w14:paraId="0A852FF3" w14:textId="77777777" w:rsidR="00C308CA" w:rsidRDefault="00C308CA" w:rsidP="00C308CA">
      <w:pPr>
        <w:pStyle w:val="Code"/>
      </w:pPr>
      <w:r>
        <w:t># Writing the stratification and allocation results to csv files</w:t>
      </w:r>
    </w:p>
    <w:p w14:paraId="328D424A" w14:textId="77777777" w:rsidR="00C308CA" w:rsidRDefault="00C308CA" w:rsidP="00C308CA">
      <w:pPr>
        <w:pStyle w:val="Code"/>
      </w:pPr>
      <w:proofErr w:type="spellStart"/>
      <w:proofErr w:type="gramStart"/>
      <w:r>
        <w:t>write.table</w:t>
      </w:r>
      <w:proofErr w:type="spellEnd"/>
      <w:proofErr w:type="gramEnd"/>
      <w:r>
        <w:t>(</w:t>
      </w:r>
      <w:proofErr w:type="spellStart"/>
      <w:r>
        <w:t>solution$aggr_strata,file</w:t>
      </w:r>
      <w:proofErr w:type="spellEnd"/>
      <w:r>
        <w:t xml:space="preserve">="./aggr_strata.csv", </w:t>
      </w:r>
      <w:proofErr w:type="spellStart"/>
      <w:r>
        <w:t>sep</w:t>
      </w:r>
      <w:proofErr w:type="spellEnd"/>
      <w:r>
        <w:t>=",")</w:t>
      </w:r>
    </w:p>
    <w:p w14:paraId="7034CF85" w14:textId="77777777" w:rsidR="00C308CA" w:rsidRDefault="00C308CA" w:rsidP="00C308CA">
      <w:pPr>
        <w:pStyle w:val="Code"/>
      </w:pPr>
      <w:proofErr w:type="spellStart"/>
      <w:proofErr w:type="gramStart"/>
      <w:r>
        <w:t>write.table</w:t>
      </w:r>
      <w:proofErr w:type="spellEnd"/>
      <w:proofErr w:type="gramEnd"/>
      <w:r>
        <w:t>(</w:t>
      </w:r>
      <w:proofErr w:type="spellStart"/>
      <w:r>
        <w:t>solution$indices,file</w:t>
      </w:r>
      <w:proofErr w:type="spellEnd"/>
      <w:r>
        <w:t xml:space="preserve">="./indices.csv", </w:t>
      </w:r>
      <w:proofErr w:type="spellStart"/>
      <w:r>
        <w:t>sep</w:t>
      </w:r>
      <w:proofErr w:type="spellEnd"/>
      <w:r>
        <w:t>=",")</w:t>
      </w:r>
    </w:p>
    <w:p w14:paraId="350A1BD3" w14:textId="77777777" w:rsidR="008E47FE" w:rsidRDefault="00DE460C" w:rsidP="00464704">
      <w:pPr>
        <w:pStyle w:val="Heading1"/>
      </w:pPr>
      <w:bookmarkStart w:id="30" w:name="_Toc6986079"/>
      <w:r>
        <w:lastRenderedPageBreak/>
        <w:t>References</w:t>
      </w:r>
      <w:bookmarkEnd w:id="30"/>
    </w:p>
    <w:p w14:paraId="5FDA46E4" w14:textId="77777777" w:rsidR="00561694" w:rsidRPr="00561694" w:rsidRDefault="000C35DD" w:rsidP="00561694">
      <w:pPr>
        <w:pStyle w:val="Bibliography"/>
      </w:pPr>
      <w:r>
        <w:fldChar w:fldCharType="begin"/>
      </w:r>
      <w:r>
        <w:instrText xml:space="preserve"> ADDIN ZOTERO_BIBL {"uncited":[],"omitted":[],"custom":[]} CSL_BIBLIOGRAPHY </w:instrText>
      </w:r>
      <w:r>
        <w:fldChar w:fldCharType="separate"/>
      </w:r>
      <w:r w:rsidR="00561694" w:rsidRPr="00561694">
        <w:t xml:space="preserve">Ballin, M., &amp; Barcaroli, G. (2013). Joint determination of optimal stratification and sample allocation using genetic algorithm. </w:t>
      </w:r>
      <w:r w:rsidR="00561694" w:rsidRPr="00561694">
        <w:rPr>
          <w:i/>
          <w:iCs/>
        </w:rPr>
        <w:t>Survey Methodology</w:t>
      </w:r>
      <w:r w:rsidR="00561694" w:rsidRPr="00561694">
        <w:t>, 27.</w:t>
      </w:r>
    </w:p>
    <w:p w14:paraId="53DE7F7B" w14:textId="77777777" w:rsidR="00561694" w:rsidRPr="00561694" w:rsidRDefault="00561694" w:rsidP="00561694">
      <w:pPr>
        <w:pStyle w:val="Bibliography"/>
      </w:pPr>
      <w:r w:rsidRPr="00561694">
        <w:t xml:space="preserve">Barcaroli, G. (2014a). SamplingStrata: An R Package for the Optimization of Stratified Sampling. </w:t>
      </w:r>
      <w:r w:rsidRPr="00561694">
        <w:rPr>
          <w:i/>
          <w:iCs/>
        </w:rPr>
        <w:t>Journal of Statistical Software</w:t>
      </w:r>
      <w:r w:rsidRPr="00561694">
        <w:t xml:space="preserve">, </w:t>
      </w:r>
      <w:r w:rsidRPr="00561694">
        <w:rPr>
          <w:i/>
          <w:iCs/>
        </w:rPr>
        <w:t>61</w:t>
      </w:r>
      <w:r w:rsidRPr="00561694">
        <w:t>(1), 1–24. https://doi.org/10.18637/jss.v061.i04</w:t>
      </w:r>
    </w:p>
    <w:p w14:paraId="19CD65AE" w14:textId="77777777" w:rsidR="00561694" w:rsidRPr="00561694" w:rsidRDefault="00561694" w:rsidP="00561694">
      <w:pPr>
        <w:pStyle w:val="Bibliography"/>
      </w:pPr>
      <w:r w:rsidRPr="00561694">
        <w:t xml:space="preserve">Barcaroli, G. (2014b). </w:t>
      </w:r>
      <w:r w:rsidRPr="00561694">
        <w:rPr>
          <w:b/>
          <w:bCs/>
        </w:rPr>
        <w:t>SamplingStrata</w:t>
      </w:r>
      <w:r w:rsidRPr="00561694">
        <w:t xml:space="preserve"> : An </w:t>
      </w:r>
      <w:r w:rsidRPr="00561694">
        <w:rPr>
          <w:i/>
          <w:iCs/>
        </w:rPr>
        <w:t>R</w:t>
      </w:r>
      <w:r w:rsidRPr="00561694">
        <w:t xml:space="preserve"> Package for the Optimization of Stratified Sampling. </w:t>
      </w:r>
      <w:r w:rsidRPr="00561694">
        <w:rPr>
          <w:i/>
          <w:iCs/>
        </w:rPr>
        <w:t>Journal of Statistical Software</w:t>
      </w:r>
      <w:r w:rsidRPr="00561694">
        <w:t xml:space="preserve">, </w:t>
      </w:r>
      <w:r w:rsidRPr="00561694">
        <w:rPr>
          <w:i/>
          <w:iCs/>
        </w:rPr>
        <w:t>61</w:t>
      </w:r>
      <w:r w:rsidRPr="00561694">
        <w:t>(4). https://doi.org/10.18637/jss.v061.i04</w:t>
      </w:r>
    </w:p>
    <w:p w14:paraId="77C28F70" w14:textId="77777777" w:rsidR="00561694" w:rsidRPr="00561694" w:rsidRDefault="00561694" w:rsidP="00561694">
      <w:pPr>
        <w:pStyle w:val="Bibliography"/>
      </w:pPr>
      <w:r w:rsidRPr="00561694">
        <w:t>Barcaroli, G. (2019, April 21). R package for Optimal Stratification of Sampling Frames for Multipurpose Sampling Surveys: barcaroli/SamplingStrata. Retrieved April 23, 2019, from https://github.com/barcaroli/SamplingStrata</w:t>
      </w:r>
    </w:p>
    <w:p w14:paraId="7E05A39C" w14:textId="77777777" w:rsidR="00561694" w:rsidRPr="00561694" w:rsidRDefault="00561694" w:rsidP="00561694">
      <w:pPr>
        <w:pStyle w:val="Bibliography"/>
      </w:pPr>
      <w:r w:rsidRPr="00561694">
        <w:t xml:space="preserve">Bethel, J. (1989). </w:t>
      </w:r>
      <w:r w:rsidRPr="00561694">
        <w:rPr>
          <w:i/>
          <w:iCs/>
        </w:rPr>
        <w:t>Sample allocation in multivariate surveys</w:t>
      </w:r>
      <w:r w:rsidRPr="00561694">
        <w:t xml:space="preserve">. </w:t>
      </w:r>
      <w:r w:rsidRPr="00561694">
        <w:rPr>
          <w:i/>
          <w:iCs/>
        </w:rPr>
        <w:t>15</w:t>
      </w:r>
      <w:r w:rsidRPr="00561694">
        <w:t>, 47–57.</w:t>
      </w:r>
    </w:p>
    <w:p w14:paraId="3962957A" w14:textId="77777777" w:rsidR="00561694" w:rsidRPr="00561694" w:rsidRDefault="00561694" w:rsidP="00561694">
      <w:pPr>
        <w:pStyle w:val="Bibliography"/>
      </w:pPr>
      <w:r w:rsidRPr="00561694">
        <w:t>Bureau of Transportation Statistics. (2019a, February 25). 2017 Commodity Flow Survey Overview and Methodology. Retrieved April 23, 2019, from https://www.bts.gov/archive/publications/commodity_flow_survey/methodology_2012</w:t>
      </w:r>
    </w:p>
    <w:p w14:paraId="160D4243" w14:textId="77777777" w:rsidR="00561694" w:rsidRPr="00561694" w:rsidRDefault="00561694" w:rsidP="00561694">
      <w:pPr>
        <w:pStyle w:val="Bibliography"/>
      </w:pPr>
      <w:r w:rsidRPr="00561694">
        <w:t>Bureau of Transportation Statistics. (2019b, March 29). Freight Analysis Framework. Retrieved April 23, 2019, from https://www.bts.gov/faf</w:t>
      </w:r>
    </w:p>
    <w:p w14:paraId="15B3CF1F" w14:textId="77777777" w:rsidR="00561694" w:rsidRPr="00561694" w:rsidRDefault="00561694" w:rsidP="00561694">
      <w:pPr>
        <w:pStyle w:val="Bibliography"/>
      </w:pPr>
      <w:r w:rsidRPr="00561694">
        <w:t>Ghanbartehrani, S. (2019, April 10). saeedt/CFS_Sampling. Retrieved April 23, 2019, from GitHub website: https://github.com/saeedt/CFS_Sampling</w:t>
      </w:r>
    </w:p>
    <w:p w14:paraId="2E1D9661" w14:textId="77777777" w:rsidR="00561694" w:rsidRPr="00561694" w:rsidRDefault="00561694" w:rsidP="00561694">
      <w:pPr>
        <w:pStyle w:val="Bibliography"/>
      </w:pPr>
      <w:r w:rsidRPr="00561694">
        <w:t xml:space="preserve">Hartigan, J. A., &amp; Wong, M. A. (1979). Algorithm AS 136: A K-Means Clustering Algorithm. </w:t>
      </w:r>
      <w:r w:rsidRPr="00561694">
        <w:rPr>
          <w:i/>
          <w:iCs/>
        </w:rPr>
        <w:t>Applied Statistics</w:t>
      </w:r>
      <w:r w:rsidRPr="00561694">
        <w:t xml:space="preserve">, </w:t>
      </w:r>
      <w:r w:rsidRPr="00561694">
        <w:rPr>
          <w:i/>
          <w:iCs/>
        </w:rPr>
        <w:t>28</w:t>
      </w:r>
      <w:r w:rsidRPr="00561694">
        <w:t>(1), 100. https://doi.org/10.2307/2346830</w:t>
      </w:r>
    </w:p>
    <w:p w14:paraId="401ED0F8" w14:textId="77777777" w:rsidR="00561694" w:rsidRPr="00561694" w:rsidRDefault="00561694" w:rsidP="00561694">
      <w:pPr>
        <w:pStyle w:val="Bibliography"/>
      </w:pPr>
      <w:r w:rsidRPr="00561694">
        <w:t xml:space="preserve">R Consortium. (2014, March 27). RStudio. Retrieved April 23, 2019, from RStudio website: </w:t>
      </w:r>
      <w:r w:rsidRPr="00561694">
        <w:lastRenderedPageBreak/>
        <w:t>https://www.rstudio.com/</w:t>
      </w:r>
    </w:p>
    <w:p w14:paraId="794389BD" w14:textId="77777777" w:rsidR="00561694" w:rsidRPr="00561694" w:rsidRDefault="00561694" w:rsidP="00561694">
      <w:pPr>
        <w:pStyle w:val="Bibliography"/>
      </w:pPr>
      <w:r w:rsidRPr="00561694">
        <w:t>The Comprehensive R Archive Network. (2019, March 11). Retrieved April 18, 2019, from https://cran.r-project.org/</w:t>
      </w:r>
    </w:p>
    <w:p w14:paraId="2F081B16" w14:textId="77777777" w:rsidR="00561694" w:rsidRPr="00561694" w:rsidRDefault="00561694" w:rsidP="00561694">
      <w:pPr>
        <w:pStyle w:val="Bibliography"/>
      </w:pPr>
      <w:r w:rsidRPr="00561694">
        <w:t>The PostgreSQL Global Development Group. (2019a). PostgreSQL: Documentation: 11: 43.1. Overview. Retrieved April 23, 2019, from https://www.postgresql.org/docs/current/plpgsql-overview.html</w:t>
      </w:r>
    </w:p>
    <w:p w14:paraId="6503E58B" w14:textId="77777777" w:rsidR="00561694" w:rsidRPr="00561694" w:rsidRDefault="00561694" w:rsidP="00561694">
      <w:pPr>
        <w:pStyle w:val="Bibliography"/>
      </w:pPr>
      <w:r w:rsidRPr="00561694">
        <w:t>The PostgreSQL Global Development Group. (2019b). PostgreSQL: The world’s most advanced open source database. Retrieved April 23, 2019, from https://www.postgresql.org/</w:t>
      </w:r>
    </w:p>
    <w:p w14:paraId="6189FB6E" w14:textId="77777777" w:rsidR="00561694" w:rsidRPr="00561694" w:rsidRDefault="00561694" w:rsidP="00561694">
      <w:pPr>
        <w:pStyle w:val="Bibliography"/>
      </w:pPr>
      <w:r w:rsidRPr="00561694">
        <w:t>The R Foundation. (2019). R: The R Project for Statistical Computing. Retrieved April 23, 2019, from https://www.r-project.org/</w:t>
      </w:r>
    </w:p>
    <w:p w14:paraId="057FA76C" w14:textId="77777777" w:rsidR="00561694" w:rsidRPr="00561694" w:rsidRDefault="00561694" w:rsidP="00561694">
      <w:pPr>
        <w:pStyle w:val="Bibliography"/>
      </w:pPr>
      <w:r w:rsidRPr="00561694">
        <w:t>US Census Bureau. (2018, September 12). County Business Patterns: 2016. Retrieved April 23, 2019, from https://www.census.gov/data/datasets/2016/econ/cbp/2016-cbp.html</w:t>
      </w:r>
    </w:p>
    <w:p w14:paraId="0D468266" w14:textId="77777777" w:rsidR="000C35DD" w:rsidRDefault="000C35DD" w:rsidP="00A517CA">
      <w:pPr>
        <w:pStyle w:val="Heading1"/>
        <w:numPr>
          <w:ilvl w:val="0"/>
          <w:numId w:val="0"/>
        </w:numPr>
      </w:pPr>
      <w:r>
        <w:fldChar w:fldCharType="end"/>
      </w:r>
    </w:p>
    <w:sectPr w:rsidR="000C35DD">
      <w:pgSz w:w="12240" w:h="15840"/>
      <w:pgMar w:top="1360" w:right="1320" w:bottom="1800" w:left="1340" w:header="0" w:footer="16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Hashemipour, Mehdi CTR (OST)" w:date="2019-05-15T08:18:00Z" w:initials="HMC(">
    <w:p w14:paraId="0549AEB6" w14:textId="77777777" w:rsidR="0066421C" w:rsidRDefault="0066421C">
      <w:pPr>
        <w:pStyle w:val="CommentText"/>
      </w:pPr>
      <w:r>
        <w:rPr>
          <w:rStyle w:val="CommentReference"/>
        </w:rPr>
        <w:annotationRef/>
      </w:r>
      <w:r>
        <w:t>What would be the other suggested possible Objective Functions?</w:t>
      </w:r>
    </w:p>
    <w:p w14:paraId="76C03D87" w14:textId="77777777" w:rsidR="0066421C" w:rsidRDefault="0066421C">
      <w:pPr>
        <w:pStyle w:val="CommentText"/>
      </w:pPr>
    </w:p>
    <w:p w14:paraId="480553D6" w14:textId="77777777" w:rsidR="0066421C" w:rsidRDefault="0066421C">
      <w:pPr>
        <w:pStyle w:val="CommentText"/>
      </w:pPr>
      <w:r>
        <w:t>Could we use Target CV instead of cost?</w:t>
      </w:r>
    </w:p>
  </w:comment>
  <w:comment w:id="3" w:author="Ghanbartehrani, Saeed" w:date="2019-07-23T14:58:00Z" w:initials="GS">
    <w:p w14:paraId="3A61C49F" w14:textId="03255927" w:rsidR="00A97D30" w:rsidRDefault="00A97D30">
      <w:pPr>
        <w:pStyle w:val="CommentText"/>
      </w:pPr>
      <w:r>
        <w:rPr>
          <w:rStyle w:val="CommentReference"/>
        </w:rPr>
        <w:annotationRef/>
      </w:r>
      <w:r>
        <w:t xml:space="preserve">The GA based method minimizes the sample size/cost while maintaining a given target CV. </w:t>
      </w:r>
    </w:p>
    <w:p w14:paraId="76E55AAC" w14:textId="77777777" w:rsidR="00A97D30" w:rsidRDefault="00A97D30">
      <w:pPr>
        <w:pStyle w:val="CommentText"/>
      </w:pPr>
      <w:r>
        <w:t xml:space="preserve">The SA based method minimizes CV while maintaining a pre-defined sample size. </w:t>
      </w:r>
    </w:p>
    <w:p w14:paraId="0AFEC9BD" w14:textId="77777777" w:rsidR="00A97D30" w:rsidRDefault="00A97D30">
      <w:pPr>
        <w:pStyle w:val="CommentText"/>
      </w:pPr>
      <w:r>
        <w:t xml:space="preserve">A scenario we are currently working on is a combination of both methods: Using the GA based method to reach an initial solution with the minimum sample size and then use the SA based method on the same solution to minimize the CV. </w:t>
      </w:r>
    </w:p>
    <w:p w14:paraId="137EB0A0" w14:textId="77777777" w:rsidR="00A97D30" w:rsidRDefault="00A97D30">
      <w:pPr>
        <w:pStyle w:val="CommentText"/>
      </w:pPr>
      <w:r>
        <w:t xml:space="preserve">The SA based method can also be used independently using an initial solution provided by a clustering heuristic such as K-means, if we already know or have the sample size. </w:t>
      </w:r>
    </w:p>
    <w:p w14:paraId="068193B9" w14:textId="05258304" w:rsidR="00A97D30" w:rsidRDefault="00A97D30">
      <w:pPr>
        <w:pStyle w:val="CommentText"/>
      </w:pPr>
      <w:r>
        <w:t xml:space="preserve">I will add this discussion to the document after I add the two remaining scenarios. </w:t>
      </w:r>
    </w:p>
  </w:comment>
  <w:comment w:id="7" w:author="Hashemipour, Mehdi CTR (OST)" w:date="2019-05-15T08:26:00Z" w:initials="HMC(">
    <w:p w14:paraId="0F6E12E2" w14:textId="77777777" w:rsidR="0066421C" w:rsidRDefault="0066421C">
      <w:pPr>
        <w:pStyle w:val="CommentText"/>
      </w:pPr>
      <w:r>
        <w:rPr>
          <w:rStyle w:val="CommentReference"/>
        </w:rPr>
        <w:annotationRef/>
      </w:r>
      <w:r>
        <w:t>Is this for the Origin States from FAF table?</w:t>
      </w:r>
    </w:p>
  </w:comment>
  <w:comment w:id="8" w:author="Ghanbartehrani, Saeed" w:date="2019-07-23T15:12:00Z" w:initials="GS">
    <w:p w14:paraId="2B8A436F" w14:textId="5684E49D" w:rsidR="0018098E" w:rsidRDefault="0018098E">
      <w:pPr>
        <w:pStyle w:val="CommentText"/>
      </w:pPr>
      <w:r>
        <w:rPr>
          <w:rStyle w:val="CommentReference"/>
        </w:rPr>
        <w:annotationRef/>
      </w:r>
      <w:r>
        <w:t>Yes, that’s correct.</w:t>
      </w:r>
    </w:p>
  </w:comment>
  <w:comment w:id="10" w:author="Hashemipour, Mehdi CTR (OST)" w:date="2019-05-15T08:27:00Z" w:initials="HMC(">
    <w:p w14:paraId="0CD72F49" w14:textId="77777777" w:rsidR="0066421C" w:rsidRDefault="0066421C">
      <w:pPr>
        <w:pStyle w:val="CommentText"/>
      </w:pPr>
      <w:r>
        <w:rPr>
          <w:rStyle w:val="CommentReference"/>
        </w:rPr>
        <w:annotationRef/>
      </w:r>
      <w:r>
        <w:t>Miles is not on the current frame</w:t>
      </w:r>
    </w:p>
  </w:comment>
  <w:comment w:id="11" w:author="Ghanbartehrani, Saeed" w:date="2019-07-23T15:13:00Z" w:initials="GS">
    <w:p w14:paraId="434348CE" w14:textId="4119EC55" w:rsidR="0018098E" w:rsidRDefault="0018098E">
      <w:pPr>
        <w:pStyle w:val="CommentText"/>
        <w:rPr>
          <w:rFonts w:hint="cs"/>
          <w:rtl/>
          <w:lang w:bidi="fa-IR"/>
        </w:rPr>
      </w:pPr>
      <w:r>
        <w:rPr>
          <w:rStyle w:val="CommentReference"/>
        </w:rPr>
        <w:annotationRef/>
      </w:r>
      <w:r>
        <w:t>I know, we included mile and wei</w:t>
      </w:r>
      <w:r w:rsidR="00E73908">
        <w:t xml:space="preserve">ght columns just to keep the possibilities for the exploring other target variables open. After talking with Julie, we realized that </w:t>
      </w:r>
      <w:proofErr w:type="gramStart"/>
      <w:r w:rsidR="00E73908">
        <w:t>the these</w:t>
      </w:r>
      <w:proofErr w:type="gramEnd"/>
      <w:r w:rsidR="00E73908">
        <w:t xml:space="preserve"> estimates are not reliable and probably not of much interest to include in the model.</w:t>
      </w:r>
    </w:p>
  </w:comment>
  <w:comment w:id="12" w:author="Hashemipour, Mehdi CTR (OST)" w:date="2019-05-15T08:35:00Z" w:initials="HMC(">
    <w:p w14:paraId="363DCC6D" w14:textId="77777777" w:rsidR="0066421C" w:rsidRDefault="0066421C" w:rsidP="00FB24EE">
      <w:pPr>
        <w:pStyle w:val="CommentText"/>
      </w:pPr>
      <w:r>
        <w:rPr>
          <w:rStyle w:val="CommentReference"/>
        </w:rPr>
        <w:annotationRef/>
      </w:r>
      <w:r>
        <w:t>Not sure if we have access to this information.</w:t>
      </w:r>
    </w:p>
    <w:p w14:paraId="7BD84151" w14:textId="77777777" w:rsidR="0066421C" w:rsidRDefault="0066421C" w:rsidP="00FB24EE">
      <w:pPr>
        <w:pStyle w:val="CommentText"/>
      </w:pPr>
      <w:r>
        <w:t xml:space="preserve">The current design use MOS in order to calculate </w:t>
      </w:r>
      <w:proofErr w:type="spellStart"/>
      <w:r>
        <w:t>Geo_CV</w:t>
      </w:r>
      <w:proofErr w:type="spellEnd"/>
      <w:r>
        <w:t xml:space="preserve"> and NAICS_CV and finally the </w:t>
      </w:r>
      <w:proofErr w:type="spellStart"/>
      <w:r>
        <w:t>Target_CV</w:t>
      </w:r>
      <w:proofErr w:type="spellEnd"/>
      <w:r>
        <w:t>.</w:t>
      </w:r>
    </w:p>
    <w:p w14:paraId="324ECAD2" w14:textId="77777777" w:rsidR="0066421C" w:rsidRDefault="0066421C" w:rsidP="00FB24EE">
      <w:pPr>
        <w:pStyle w:val="CommentText"/>
      </w:pPr>
    </w:p>
    <w:p w14:paraId="13C7A0A6" w14:textId="77777777" w:rsidR="0066421C" w:rsidRDefault="0066421C" w:rsidP="00FB24EE">
      <w:pPr>
        <w:pStyle w:val="CommentText"/>
        <w:numPr>
          <w:ilvl w:val="0"/>
          <w:numId w:val="7"/>
        </w:numPr>
      </w:pPr>
      <w:r>
        <w:t xml:space="preserve"> It would be great if you compare the current design with your approach every time there is a change in design.</w:t>
      </w:r>
    </w:p>
  </w:comment>
  <w:comment w:id="13" w:author="Ghanbartehrani, Saeed" w:date="2019-07-23T15:39:00Z" w:initials="GS">
    <w:p w14:paraId="1A8C465B" w14:textId="2887685B" w:rsidR="00E73908" w:rsidRDefault="00E73908">
      <w:pPr>
        <w:pStyle w:val="CommentText"/>
      </w:pPr>
      <w:r>
        <w:rPr>
          <w:rStyle w:val="CommentReference"/>
        </w:rPr>
        <w:annotationRef/>
      </w:r>
      <w:r>
        <w:t xml:space="preserve">That’s true, weight and mile are estimates calculated in FAF and therefore their resulting CVs are not reliable. That’s why we did not include them in any of our designs. </w:t>
      </w:r>
    </w:p>
  </w:comment>
  <w:comment w:id="14" w:author="Hashemipour, Mehdi CTR (OST)" w:date="2019-05-15T08:38:00Z" w:initials="HMC(">
    <w:p w14:paraId="6C6AC948" w14:textId="77777777" w:rsidR="0066421C" w:rsidRDefault="0066421C">
      <w:pPr>
        <w:pStyle w:val="CommentText"/>
        <w:rPr>
          <w:rStyle w:val="pl-c"/>
        </w:rPr>
      </w:pPr>
      <w:r>
        <w:rPr>
          <w:rStyle w:val="CommentReference"/>
        </w:rPr>
        <w:annotationRef/>
      </w:r>
      <w:r>
        <w:rPr>
          <w:rStyle w:val="pl-c"/>
        </w:rPr>
        <w:t xml:space="preserve">Are these the user provided CVs: (0.1, 0.1, </w:t>
      </w:r>
      <w:proofErr w:type="gramStart"/>
      <w:r>
        <w:rPr>
          <w:rStyle w:val="pl-c"/>
        </w:rPr>
        <w:t>0.1)</w:t>
      </w:r>
      <w:proofErr w:type="gramEnd"/>
    </w:p>
    <w:p w14:paraId="57B8CC36" w14:textId="77777777" w:rsidR="0066421C" w:rsidRDefault="0066421C">
      <w:pPr>
        <w:pStyle w:val="CommentText"/>
        <w:rPr>
          <w:rStyle w:val="pl-c"/>
        </w:rPr>
      </w:pPr>
    </w:p>
    <w:p w14:paraId="677F1399" w14:textId="77777777" w:rsidR="0066421C" w:rsidRDefault="0066421C">
      <w:pPr>
        <w:pStyle w:val="CommentText"/>
      </w:pPr>
      <w:r>
        <w:rPr>
          <w:rStyle w:val="pl-c"/>
        </w:rPr>
        <w:t>Is there any other systematic way suggested by the GA method to calculate the CV?</w:t>
      </w:r>
    </w:p>
  </w:comment>
  <w:comment w:id="15" w:author="Ghanbartehrani, Saeed" w:date="2019-07-23T15:42:00Z" w:initials="GS">
    <w:p w14:paraId="6DBB4126" w14:textId="3A22FBBD" w:rsidR="00E73908" w:rsidRDefault="00E73908">
      <w:pPr>
        <w:pStyle w:val="CommentText"/>
      </w:pPr>
      <w:r>
        <w:rPr>
          <w:rStyle w:val="CommentReference"/>
        </w:rPr>
        <w:annotationRef/>
      </w:r>
      <w:r>
        <w:t>We are not calculating CVs here. We are randomly generating a frame because we do not have actual data. Therefore</w:t>
      </w:r>
      <w:proofErr w:type="gramStart"/>
      <w:r>
        <w:t>, in reality, you</w:t>
      </w:r>
      <w:proofErr w:type="gramEnd"/>
      <w:r>
        <w:t xml:space="preserve"> do not need to perform this step since you can just plug the real data into the model. </w:t>
      </w:r>
    </w:p>
  </w:comment>
  <w:comment w:id="17" w:author="Hashemipour, Mehdi CTR (OST)" w:date="2019-05-15T09:03:00Z" w:initials="HMC(">
    <w:p w14:paraId="766D26DC" w14:textId="0E86A26B" w:rsidR="00191275" w:rsidRDefault="00191275">
      <w:pPr>
        <w:pStyle w:val="CommentText"/>
      </w:pPr>
      <w:r>
        <w:rPr>
          <w:rStyle w:val="CommentReference"/>
        </w:rPr>
        <w:annotationRef/>
      </w:r>
      <w:r>
        <w:t>Where can we define the objective function in the R codes?</w:t>
      </w:r>
    </w:p>
  </w:comment>
  <w:comment w:id="18" w:author="Ghanbartehrani, Saeed" w:date="2019-07-23T15:43:00Z" w:initials="GS">
    <w:p w14:paraId="0F930EFA" w14:textId="77777777" w:rsidR="00E73908" w:rsidRDefault="00E73908">
      <w:pPr>
        <w:pStyle w:val="CommentText"/>
      </w:pPr>
      <w:r>
        <w:rPr>
          <w:rStyle w:val="CommentReference"/>
        </w:rPr>
        <w:annotationRef/>
      </w:r>
      <w:r>
        <w:t>The objective function is hard coded in the package ‘</w:t>
      </w:r>
      <w:proofErr w:type="spellStart"/>
      <w:r>
        <w:t>SamplingStrata</w:t>
      </w:r>
      <w:proofErr w:type="spellEnd"/>
      <w:r>
        <w:t xml:space="preserve">’. It is set to minimize the total sampling cost/size. </w:t>
      </w:r>
      <w:r w:rsidR="00BC3168">
        <w:t xml:space="preserve">We can only change the sampling costs associated with each </w:t>
      </w:r>
      <w:r w:rsidR="00411BC2">
        <w:t xml:space="preserve">stratum. </w:t>
      </w:r>
    </w:p>
    <w:p w14:paraId="6B205E6B" w14:textId="1F5C88AA" w:rsidR="00411BC2" w:rsidRDefault="00411BC2">
      <w:pPr>
        <w:pStyle w:val="CommentText"/>
      </w:pPr>
      <w:r>
        <w:t>The Genetic algorithm used in the package is custom designed for optimizing the objective function defined in the model</w:t>
      </w:r>
      <w:r w:rsidR="006D0A65">
        <w:t xml:space="preserve">, so it does not work on other objective functions. The reason we are considering the SA based method is that it has a different objective function that minimizes </w:t>
      </w:r>
      <w:r w:rsidR="000767DE">
        <w:t xml:space="preserve">CV while considering the sample size as a constraint. </w:t>
      </w:r>
    </w:p>
  </w:comment>
  <w:comment w:id="19" w:author="Hashemipour, Mehdi CTR (OST)" w:date="2019-05-15T08:42:00Z" w:initials="HMC(">
    <w:p w14:paraId="111FC893" w14:textId="77777777" w:rsidR="0066421C" w:rsidRDefault="0066421C">
      <w:pPr>
        <w:pStyle w:val="CommentText"/>
      </w:pPr>
      <w:r>
        <w:rPr>
          <w:rStyle w:val="CommentReference"/>
        </w:rPr>
        <w:annotationRef/>
      </w:r>
      <w:r>
        <w:t xml:space="preserve">Are these the mean and Std. of the establishments value in each </w:t>
      </w:r>
      <w:proofErr w:type="gramStart"/>
      <w:r>
        <w:t>strata</w:t>
      </w:r>
      <w:proofErr w:type="gramEnd"/>
      <w:r>
        <w:t xml:space="preserve">? </w:t>
      </w:r>
    </w:p>
  </w:comment>
  <w:comment w:id="20" w:author="Ghanbartehrani, Saeed" w:date="2019-07-23T15:56:00Z" w:initials="GS">
    <w:p w14:paraId="3BF3B17B" w14:textId="6724AB20" w:rsidR="000767DE" w:rsidRDefault="000767DE">
      <w:pPr>
        <w:pStyle w:val="CommentText"/>
      </w:pPr>
      <w:r>
        <w:rPr>
          <w:rStyle w:val="CommentReference"/>
        </w:rPr>
        <w:annotationRef/>
      </w:r>
      <w:r>
        <w:t xml:space="preserve">Yes, they are the mean and STD deviation in each atomic </w:t>
      </w:r>
      <w:proofErr w:type="gramStart"/>
      <w:r>
        <w:t>strata</w:t>
      </w:r>
      <w:proofErr w:type="gramEnd"/>
      <w:r>
        <w:t xml:space="preserve">. </w:t>
      </w:r>
    </w:p>
  </w:comment>
  <w:comment w:id="21" w:author="Hashemipour, Mehdi CTR (OST)" w:date="2019-05-15T08:44:00Z" w:initials="HMC(">
    <w:p w14:paraId="0B5E69C6" w14:textId="77777777" w:rsidR="0066421C" w:rsidRDefault="0066421C">
      <w:pPr>
        <w:pStyle w:val="CommentText"/>
      </w:pPr>
      <w:r>
        <w:rPr>
          <w:rStyle w:val="CommentReference"/>
        </w:rPr>
        <w:annotationRef/>
      </w:r>
      <w:r>
        <w:t>Any suggestion on how to define this and what else could be used instead of this in the design?</w:t>
      </w:r>
    </w:p>
  </w:comment>
  <w:comment w:id="22" w:author="Ghanbartehrani, Saeed" w:date="2019-07-23T15:57:00Z" w:initials="GS">
    <w:p w14:paraId="04C5DEFE" w14:textId="5325DFF7" w:rsidR="000767DE" w:rsidRDefault="000767DE">
      <w:pPr>
        <w:pStyle w:val="CommentText"/>
      </w:pPr>
      <w:r>
        <w:rPr>
          <w:rStyle w:val="CommentReference"/>
        </w:rPr>
        <w:annotationRef/>
      </w:r>
      <w:r>
        <w:t xml:space="preserve">One idea is to define </w:t>
      </w:r>
      <w:proofErr w:type="gramStart"/>
      <w:r>
        <w:t>a number of</w:t>
      </w:r>
      <w:proofErr w:type="gramEnd"/>
      <w:r>
        <w:t xml:space="preserve"> bins (i.e. 1, 2, 3, …) and assign each establishment to a bin based on their data quality, how hard or easy it is to get their data and so on. Then, we can assign a proportional cost (e.g. 1, 1.5, 1.4, etc.) to each bin. </w:t>
      </w:r>
    </w:p>
  </w:comment>
  <w:comment w:id="23" w:author="Hashemipour, Mehdi CTR (OST)" w:date="2019-05-15T08:45:00Z" w:initials="HMC(">
    <w:p w14:paraId="400C9783" w14:textId="77777777" w:rsidR="0066421C" w:rsidRDefault="0066421C">
      <w:pPr>
        <w:pStyle w:val="CommentText"/>
      </w:pPr>
      <w:r>
        <w:rPr>
          <w:rStyle w:val="CommentReference"/>
        </w:rPr>
        <w:annotationRef/>
      </w:r>
      <w:r w:rsidR="002E35AA">
        <w:t>In the current design, establishments in the largest MOS size class are treated as certainties. How certainties could be identified in the new design?</w:t>
      </w:r>
      <w:r>
        <w:t xml:space="preserve"> </w:t>
      </w:r>
    </w:p>
  </w:comment>
  <w:comment w:id="24" w:author="Ghanbartehrani, Saeed" w:date="2019-07-23T16:08:00Z" w:initials="GS">
    <w:p w14:paraId="3C5A9517" w14:textId="64DAD363" w:rsidR="00FD7863" w:rsidRDefault="00FD7863" w:rsidP="00FD7863">
      <w:pPr>
        <w:pStyle w:val="CommentText"/>
      </w:pPr>
      <w:r>
        <w:rPr>
          <w:rStyle w:val="CommentReference"/>
        </w:rPr>
        <w:annotationRef/>
      </w:r>
      <w:r>
        <w:t xml:space="preserve">The </w:t>
      </w:r>
      <w:proofErr w:type="spellStart"/>
      <w:r>
        <w:t>optimizestrata</w:t>
      </w:r>
      <w:proofErr w:type="spellEnd"/>
      <w:r>
        <w:t xml:space="preserve"> function (described in the following paragraphs takes a parameter ‘</w:t>
      </w:r>
      <w:proofErr w:type="spellStart"/>
      <w:r>
        <w:t>cens</w:t>
      </w:r>
      <w:proofErr w:type="spellEnd"/>
      <w:r>
        <w:t xml:space="preserve">’ as input which includes </w:t>
      </w:r>
      <w:proofErr w:type="spellStart"/>
      <w:r>
        <w:t>takeall</w:t>
      </w:r>
      <w:proofErr w:type="spellEnd"/>
      <w:r>
        <w:t xml:space="preserve"> (certainty) strata. The complete list of arguments for the function and their descriptions are available here: </w:t>
      </w:r>
      <w:hyperlink r:id="rId1" w:history="1">
        <w:r w:rsidRPr="00850AC1">
          <w:rPr>
            <w:rStyle w:val="Hyperlink"/>
          </w:rPr>
          <w:t>https://rdrr.io/cran/SamplingStrata/man/optimizeStrata.html</w:t>
        </w:r>
      </w:hyperlink>
    </w:p>
    <w:p w14:paraId="2E289FB8" w14:textId="3D8F4519" w:rsidR="00FD7863" w:rsidRDefault="00FD7863" w:rsidP="00FD7863">
      <w:pPr>
        <w:pStyle w:val="CommentText"/>
      </w:pPr>
    </w:p>
  </w:comment>
  <w:comment w:id="25" w:author="Hashemipour, Mehdi CTR (OST)" w:date="2019-05-15T08:54:00Z" w:initials="HMC(">
    <w:p w14:paraId="6B8B4B2C" w14:textId="77777777" w:rsidR="004E3A41" w:rsidRDefault="00354014">
      <w:pPr>
        <w:pStyle w:val="CommentText"/>
      </w:pPr>
      <w:r>
        <w:rPr>
          <w:rStyle w:val="CommentReference"/>
        </w:rPr>
        <w:annotationRef/>
      </w:r>
      <w:r>
        <w:t xml:space="preserve">Please provide more information about the solution and how it differs from the current sampling design. </w:t>
      </w:r>
    </w:p>
    <w:p w14:paraId="44A791B0" w14:textId="77777777" w:rsidR="004E3A41" w:rsidRDefault="004E3A41">
      <w:pPr>
        <w:pStyle w:val="CommentText"/>
      </w:pPr>
    </w:p>
    <w:p w14:paraId="38436696" w14:textId="5BD7782C" w:rsidR="00354014" w:rsidRDefault="00354014">
      <w:pPr>
        <w:pStyle w:val="CommentText"/>
      </w:pPr>
      <w:r w:rsidRPr="00394F00">
        <w:rPr>
          <w:color w:val="C0504D" w:themeColor="accent2"/>
        </w:rPr>
        <w:t xml:space="preserve">I suggest </w:t>
      </w:r>
      <w:r w:rsidR="004E3A41" w:rsidRPr="00394F00">
        <w:rPr>
          <w:color w:val="C0504D" w:themeColor="accent2"/>
        </w:rPr>
        <w:t xml:space="preserve">to </w:t>
      </w:r>
      <w:r w:rsidRPr="00394F00">
        <w:rPr>
          <w:color w:val="C0504D" w:themeColor="accent2"/>
        </w:rPr>
        <w:t>apply the current CFS design approach</w:t>
      </w:r>
      <w:r w:rsidR="004E3A41" w:rsidRPr="00394F00">
        <w:rPr>
          <w:color w:val="C0504D" w:themeColor="accent2"/>
        </w:rPr>
        <w:t xml:space="preserve"> on the generated frame and</w:t>
      </w:r>
      <w:r w:rsidRPr="00394F00">
        <w:rPr>
          <w:color w:val="C0504D" w:themeColor="accent2"/>
        </w:rPr>
        <w:t xml:space="preserve"> and then compare the result with the new solution</w:t>
      </w:r>
      <w:r>
        <w:t>.</w:t>
      </w:r>
    </w:p>
  </w:comment>
  <w:comment w:id="26" w:author="Ghanbartehrani, Saeed" w:date="2019-07-23T16:11:00Z" w:initials="GS">
    <w:p w14:paraId="39EC67E3" w14:textId="7D5A6DAD" w:rsidR="00FD7863" w:rsidRDefault="00FD7863">
      <w:pPr>
        <w:pStyle w:val="CommentText"/>
      </w:pPr>
      <w:r>
        <w:rPr>
          <w:rStyle w:val="CommentReference"/>
        </w:rPr>
        <w:annotationRef/>
      </w:r>
      <w:r>
        <w:t xml:space="preserve">We are currently working on developing the R code to replicate all the steps for the current method since we were not able to get the code from BTS. </w:t>
      </w:r>
      <w:bookmarkStart w:id="27" w:name="_GoBack"/>
      <w:bookmarkEnd w:id="27"/>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0553D6" w15:done="0"/>
  <w15:commentEx w15:paraId="068193B9" w15:paraIdParent="480553D6" w15:done="0"/>
  <w15:commentEx w15:paraId="0F6E12E2" w15:done="0"/>
  <w15:commentEx w15:paraId="2B8A436F" w15:paraIdParent="0F6E12E2" w15:done="0"/>
  <w15:commentEx w15:paraId="0CD72F49" w15:done="0"/>
  <w15:commentEx w15:paraId="434348CE" w15:paraIdParent="0CD72F49" w15:done="0"/>
  <w15:commentEx w15:paraId="13C7A0A6" w15:done="0"/>
  <w15:commentEx w15:paraId="1A8C465B" w15:paraIdParent="13C7A0A6" w15:done="0"/>
  <w15:commentEx w15:paraId="677F1399" w15:done="0"/>
  <w15:commentEx w15:paraId="6DBB4126" w15:paraIdParent="677F1399" w15:done="0"/>
  <w15:commentEx w15:paraId="766D26DC" w15:done="0"/>
  <w15:commentEx w15:paraId="6B205E6B" w15:paraIdParent="766D26DC" w15:done="0"/>
  <w15:commentEx w15:paraId="111FC893" w15:done="0"/>
  <w15:commentEx w15:paraId="3BF3B17B" w15:paraIdParent="111FC893" w15:done="0"/>
  <w15:commentEx w15:paraId="0B5E69C6" w15:done="0"/>
  <w15:commentEx w15:paraId="04C5DEFE" w15:paraIdParent="0B5E69C6" w15:done="0"/>
  <w15:commentEx w15:paraId="400C9783" w15:done="0"/>
  <w15:commentEx w15:paraId="2E289FB8" w15:paraIdParent="400C9783" w15:done="0"/>
  <w15:commentEx w15:paraId="38436696" w15:done="0"/>
  <w15:commentEx w15:paraId="39EC67E3" w15:paraIdParent="384366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0553D6" w16cid:durableId="20E19E95"/>
  <w16cid:commentId w16cid:paraId="068193B9" w16cid:durableId="20E19F0D"/>
  <w16cid:commentId w16cid:paraId="0F6E12E2" w16cid:durableId="20E19E96"/>
  <w16cid:commentId w16cid:paraId="2B8A436F" w16cid:durableId="20E1A26D"/>
  <w16cid:commentId w16cid:paraId="0CD72F49" w16cid:durableId="20E19E97"/>
  <w16cid:commentId w16cid:paraId="434348CE" w16cid:durableId="20E1A299"/>
  <w16cid:commentId w16cid:paraId="13C7A0A6" w16cid:durableId="20E19E98"/>
  <w16cid:commentId w16cid:paraId="1A8C465B" w16cid:durableId="20E1A8A9"/>
  <w16cid:commentId w16cid:paraId="677F1399" w16cid:durableId="20E19E99"/>
  <w16cid:commentId w16cid:paraId="6DBB4126" w16cid:durableId="20E1A956"/>
  <w16cid:commentId w16cid:paraId="766D26DC" w16cid:durableId="20E19E9A"/>
  <w16cid:commentId w16cid:paraId="6B205E6B" w16cid:durableId="20E1A9AD"/>
  <w16cid:commentId w16cid:paraId="111FC893" w16cid:durableId="20E19E9B"/>
  <w16cid:commentId w16cid:paraId="3BF3B17B" w16cid:durableId="20E1ACAF"/>
  <w16cid:commentId w16cid:paraId="0B5E69C6" w16cid:durableId="20E19E9C"/>
  <w16cid:commentId w16cid:paraId="04C5DEFE" w16cid:durableId="20E1ACF9"/>
  <w16cid:commentId w16cid:paraId="400C9783" w16cid:durableId="20E19E9D"/>
  <w16cid:commentId w16cid:paraId="2E289FB8" w16cid:durableId="20E1AF98"/>
  <w16cid:commentId w16cid:paraId="38436696" w16cid:durableId="20E19E9E"/>
  <w16cid:commentId w16cid:paraId="39EC67E3" w16cid:durableId="20E1B0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F295B7" w14:textId="77777777" w:rsidR="00344521" w:rsidRDefault="00344521" w:rsidP="00464704">
      <w:r>
        <w:separator/>
      </w:r>
    </w:p>
  </w:endnote>
  <w:endnote w:type="continuationSeparator" w:id="0">
    <w:p w14:paraId="56BE16AF" w14:textId="77777777" w:rsidR="00344521" w:rsidRDefault="00344521" w:rsidP="004647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59FA10" w14:textId="77777777" w:rsidR="0066421C" w:rsidRDefault="0066421C" w:rsidP="00464704">
    <w:pPr>
      <w:pStyle w:val="BodyText"/>
      <w:rPr>
        <w:sz w:val="20"/>
      </w:rPr>
    </w:pPr>
    <w:r>
      <w:rPr>
        <w:noProof/>
        <w:lang w:bidi="ar-SA"/>
      </w:rPr>
      <mc:AlternateContent>
        <mc:Choice Requires="wps">
          <w:drawing>
            <wp:anchor distT="0" distB="0" distL="114300" distR="114300" simplePos="0" relativeHeight="251657728" behindDoc="1" locked="0" layoutInCell="1" allowOverlap="1" wp14:anchorId="39A3779A" wp14:editId="4F302C28">
              <wp:simplePos x="0" y="0"/>
              <wp:positionH relativeFrom="page">
                <wp:posOffset>3785235</wp:posOffset>
              </wp:positionH>
              <wp:positionV relativeFrom="page">
                <wp:posOffset>8890000</wp:posOffset>
              </wp:positionV>
              <wp:extent cx="203200" cy="194310"/>
              <wp:effectExtent l="3810" t="3175" r="254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1AD2E0" w14:textId="4F09E78F" w:rsidR="0066421C" w:rsidRDefault="0066421C" w:rsidP="00464704">
                          <w:pPr>
                            <w:pStyle w:val="BodyText"/>
                          </w:pPr>
                          <w:r>
                            <w:fldChar w:fldCharType="begin"/>
                          </w:r>
                          <w:r>
                            <w:instrText xml:space="preserve"> PAGE </w:instrText>
                          </w:r>
                          <w:r>
                            <w:fldChar w:fldCharType="separate"/>
                          </w:r>
                          <w:r w:rsidR="00191275">
                            <w:rPr>
                              <w:noProof/>
                            </w:rPr>
                            <w:t>13</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3779A" id="_x0000_t202" coordsize="21600,21600" o:spt="202" path="m,l,21600r21600,l21600,xe">
              <v:stroke joinstyle="miter"/>
              <v:path gradientshapeok="t" o:connecttype="rect"/>
            </v:shapetype>
            <v:shape id="Text Box 1" o:spid="_x0000_s1026" type="#_x0000_t202" style="position:absolute;margin-left:298.05pt;margin-top:700pt;width:16pt;height:15.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" filled="f" stroked="f">
              <v:textbox inset="0,0,0,0">
                <w:txbxContent>
                  <w:p w14:paraId="061AD2E0" w14:textId="4F09E78F" w:rsidR="0066421C" w:rsidRDefault="0066421C" w:rsidP="00464704">
                    <w:pPr>
                      <w:pStyle w:val="BodyText"/>
                    </w:pPr>
                    <w:r>
                      <w:fldChar w:fldCharType="begin"/>
                    </w:r>
                    <w:r>
                      <w:instrText xml:space="preserve"> PAGE </w:instrText>
                    </w:r>
                    <w:r>
                      <w:fldChar w:fldCharType="separate"/>
                    </w:r>
                    <w:r w:rsidR="00191275">
                      <w:rPr>
                        <w:noProof/>
                      </w:rPr>
                      <w:t>13</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68F447" w14:textId="77777777" w:rsidR="00344521" w:rsidRDefault="00344521" w:rsidP="00464704">
      <w:r>
        <w:separator/>
      </w:r>
    </w:p>
  </w:footnote>
  <w:footnote w:type="continuationSeparator" w:id="0">
    <w:p w14:paraId="1A577D1A" w14:textId="77777777" w:rsidR="00344521" w:rsidRDefault="00344521" w:rsidP="004647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435B4"/>
    <w:multiLevelType w:val="hybridMultilevel"/>
    <w:tmpl w:val="AFC6C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436E47"/>
    <w:multiLevelType w:val="multilevel"/>
    <w:tmpl w:val="B132782C"/>
    <w:lvl w:ilvl="0">
      <w:start w:val="1"/>
      <w:numFmt w:val="decimal"/>
      <w:lvlText w:val="%1."/>
      <w:lvlJc w:val="left"/>
      <w:pPr>
        <w:ind w:left="460" w:hanging="360"/>
      </w:pPr>
      <w:rPr>
        <w:rFonts w:ascii="Times New Roman" w:eastAsia="Times New Roman" w:hAnsi="Times New Roman" w:cs="Times New Roman" w:hint="default"/>
        <w:b/>
        <w:bCs/>
        <w:spacing w:val="-2"/>
        <w:w w:val="99"/>
        <w:sz w:val="24"/>
        <w:szCs w:val="24"/>
        <w:lang w:val="en-US" w:eastAsia="en-US" w:bidi="en-US"/>
      </w:rPr>
    </w:lvl>
    <w:lvl w:ilvl="1">
      <w:start w:val="1"/>
      <w:numFmt w:val="decimal"/>
      <w:lvlText w:val="%1.%2."/>
      <w:lvlJc w:val="left"/>
      <w:pPr>
        <w:ind w:left="551" w:hanging="452"/>
      </w:pPr>
      <w:rPr>
        <w:rFonts w:ascii="Times New Roman" w:eastAsia="Times New Roman" w:hAnsi="Times New Roman" w:cs="Times New Roman" w:hint="default"/>
        <w:b/>
        <w:bCs/>
        <w:spacing w:val="-29"/>
        <w:w w:val="99"/>
        <w:sz w:val="24"/>
        <w:szCs w:val="24"/>
        <w:lang w:val="en-US" w:eastAsia="en-US" w:bidi="en-US"/>
      </w:rPr>
    </w:lvl>
    <w:lvl w:ilvl="2">
      <w:numFmt w:val="bullet"/>
      <w:lvlText w:val="•"/>
      <w:lvlJc w:val="left"/>
      <w:pPr>
        <w:ind w:left="1562" w:hanging="452"/>
      </w:pPr>
      <w:rPr>
        <w:rFonts w:hint="default"/>
        <w:lang w:val="en-US" w:eastAsia="en-US" w:bidi="en-US"/>
      </w:rPr>
    </w:lvl>
    <w:lvl w:ilvl="3">
      <w:numFmt w:val="bullet"/>
      <w:lvlText w:val="•"/>
      <w:lvlJc w:val="left"/>
      <w:pPr>
        <w:ind w:left="2564" w:hanging="452"/>
      </w:pPr>
      <w:rPr>
        <w:rFonts w:hint="default"/>
        <w:lang w:val="en-US" w:eastAsia="en-US" w:bidi="en-US"/>
      </w:rPr>
    </w:lvl>
    <w:lvl w:ilvl="4">
      <w:numFmt w:val="bullet"/>
      <w:lvlText w:val="•"/>
      <w:lvlJc w:val="left"/>
      <w:pPr>
        <w:ind w:left="3566" w:hanging="452"/>
      </w:pPr>
      <w:rPr>
        <w:rFonts w:hint="default"/>
        <w:lang w:val="en-US" w:eastAsia="en-US" w:bidi="en-US"/>
      </w:rPr>
    </w:lvl>
    <w:lvl w:ilvl="5">
      <w:numFmt w:val="bullet"/>
      <w:lvlText w:val="•"/>
      <w:lvlJc w:val="left"/>
      <w:pPr>
        <w:ind w:left="4568" w:hanging="452"/>
      </w:pPr>
      <w:rPr>
        <w:rFonts w:hint="default"/>
        <w:lang w:val="en-US" w:eastAsia="en-US" w:bidi="en-US"/>
      </w:rPr>
    </w:lvl>
    <w:lvl w:ilvl="6">
      <w:numFmt w:val="bullet"/>
      <w:lvlText w:val="•"/>
      <w:lvlJc w:val="left"/>
      <w:pPr>
        <w:ind w:left="5571" w:hanging="452"/>
      </w:pPr>
      <w:rPr>
        <w:rFonts w:hint="default"/>
        <w:lang w:val="en-US" w:eastAsia="en-US" w:bidi="en-US"/>
      </w:rPr>
    </w:lvl>
    <w:lvl w:ilvl="7">
      <w:numFmt w:val="bullet"/>
      <w:lvlText w:val="•"/>
      <w:lvlJc w:val="left"/>
      <w:pPr>
        <w:ind w:left="6573" w:hanging="452"/>
      </w:pPr>
      <w:rPr>
        <w:rFonts w:hint="default"/>
        <w:lang w:val="en-US" w:eastAsia="en-US" w:bidi="en-US"/>
      </w:rPr>
    </w:lvl>
    <w:lvl w:ilvl="8">
      <w:numFmt w:val="bullet"/>
      <w:lvlText w:val="•"/>
      <w:lvlJc w:val="left"/>
      <w:pPr>
        <w:ind w:left="7575" w:hanging="452"/>
      </w:pPr>
      <w:rPr>
        <w:rFonts w:hint="default"/>
        <w:lang w:val="en-US" w:eastAsia="en-US" w:bidi="en-US"/>
      </w:rPr>
    </w:lvl>
  </w:abstractNum>
  <w:abstractNum w:abstractNumId="2" w15:restartNumberingAfterBreak="0">
    <w:nsid w:val="3F4A4A3B"/>
    <w:multiLevelType w:val="multilevel"/>
    <w:tmpl w:val="5ED4781E"/>
    <w:lvl w:ilvl="0">
      <w:start w:val="1"/>
      <w:numFmt w:val="decimal"/>
      <w:lvlText w:val="%1."/>
      <w:lvlJc w:val="left"/>
      <w:pPr>
        <w:ind w:left="539" w:hanging="440"/>
      </w:pPr>
      <w:rPr>
        <w:rFonts w:ascii="Times New Roman" w:eastAsia="Times New Roman" w:hAnsi="Times New Roman" w:cs="Times New Roman" w:hint="default"/>
        <w:spacing w:val="-4"/>
        <w:w w:val="100"/>
        <w:sz w:val="24"/>
        <w:szCs w:val="24"/>
        <w:lang w:val="en-US" w:eastAsia="en-US" w:bidi="en-US"/>
      </w:rPr>
    </w:lvl>
    <w:lvl w:ilvl="1">
      <w:start w:val="1"/>
      <w:numFmt w:val="decimal"/>
      <w:lvlText w:val="%1.%2."/>
      <w:lvlJc w:val="left"/>
      <w:pPr>
        <w:ind w:left="760" w:hanging="660"/>
      </w:pPr>
      <w:rPr>
        <w:rFonts w:ascii="Times New Roman" w:eastAsia="Times New Roman" w:hAnsi="Times New Roman" w:cs="Times New Roman" w:hint="default"/>
        <w:spacing w:val="-2"/>
        <w:w w:val="99"/>
        <w:sz w:val="24"/>
        <w:szCs w:val="24"/>
        <w:lang w:val="en-US" w:eastAsia="en-US" w:bidi="en-US"/>
      </w:rPr>
    </w:lvl>
    <w:lvl w:ilvl="2">
      <w:numFmt w:val="bullet"/>
      <w:lvlText w:val="•"/>
      <w:lvlJc w:val="left"/>
      <w:pPr>
        <w:ind w:left="1740" w:hanging="660"/>
      </w:pPr>
      <w:rPr>
        <w:rFonts w:hint="default"/>
        <w:lang w:val="en-US" w:eastAsia="en-US" w:bidi="en-US"/>
      </w:rPr>
    </w:lvl>
    <w:lvl w:ilvl="3">
      <w:numFmt w:val="bullet"/>
      <w:lvlText w:val="•"/>
      <w:lvlJc w:val="left"/>
      <w:pPr>
        <w:ind w:left="2720" w:hanging="660"/>
      </w:pPr>
      <w:rPr>
        <w:rFonts w:hint="default"/>
        <w:lang w:val="en-US" w:eastAsia="en-US" w:bidi="en-US"/>
      </w:rPr>
    </w:lvl>
    <w:lvl w:ilvl="4">
      <w:numFmt w:val="bullet"/>
      <w:lvlText w:val="•"/>
      <w:lvlJc w:val="left"/>
      <w:pPr>
        <w:ind w:left="3700" w:hanging="660"/>
      </w:pPr>
      <w:rPr>
        <w:rFonts w:hint="default"/>
        <w:lang w:val="en-US" w:eastAsia="en-US" w:bidi="en-US"/>
      </w:rPr>
    </w:lvl>
    <w:lvl w:ilvl="5">
      <w:numFmt w:val="bullet"/>
      <w:lvlText w:val="•"/>
      <w:lvlJc w:val="left"/>
      <w:pPr>
        <w:ind w:left="4680" w:hanging="660"/>
      </w:pPr>
      <w:rPr>
        <w:rFonts w:hint="default"/>
        <w:lang w:val="en-US" w:eastAsia="en-US" w:bidi="en-US"/>
      </w:rPr>
    </w:lvl>
    <w:lvl w:ilvl="6">
      <w:numFmt w:val="bullet"/>
      <w:lvlText w:val="•"/>
      <w:lvlJc w:val="left"/>
      <w:pPr>
        <w:ind w:left="5660" w:hanging="660"/>
      </w:pPr>
      <w:rPr>
        <w:rFonts w:hint="default"/>
        <w:lang w:val="en-US" w:eastAsia="en-US" w:bidi="en-US"/>
      </w:rPr>
    </w:lvl>
    <w:lvl w:ilvl="7">
      <w:numFmt w:val="bullet"/>
      <w:lvlText w:val="•"/>
      <w:lvlJc w:val="left"/>
      <w:pPr>
        <w:ind w:left="6640" w:hanging="660"/>
      </w:pPr>
      <w:rPr>
        <w:rFonts w:hint="default"/>
        <w:lang w:val="en-US" w:eastAsia="en-US" w:bidi="en-US"/>
      </w:rPr>
    </w:lvl>
    <w:lvl w:ilvl="8">
      <w:numFmt w:val="bullet"/>
      <w:lvlText w:val="•"/>
      <w:lvlJc w:val="left"/>
      <w:pPr>
        <w:ind w:left="7620" w:hanging="660"/>
      </w:pPr>
      <w:rPr>
        <w:rFonts w:hint="default"/>
        <w:lang w:val="en-US" w:eastAsia="en-US" w:bidi="en-US"/>
      </w:rPr>
    </w:lvl>
  </w:abstractNum>
  <w:abstractNum w:abstractNumId="3" w15:restartNumberingAfterBreak="0">
    <w:nsid w:val="4BA77E96"/>
    <w:multiLevelType w:val="multilevel"/>
    <w:tmpl w:val="0E84336E"/>
    <w:lvl w:ilvl="0">
      <w:start w:val="1"/>
      <w:numFmt w:val="decimal"/>
      <w:pStyle w:val="Heading1"/>
      <w:lvlText w:val="%1."/>
      <w:lvlJc w:val="left"/>
      <w:pPr>
        <w:ind w:left="460" w:hanging="360"/>
      </w:pPr>
      <w:rPr>
        <w:rFonts w:ascii="Times New Roman" w:eastAsia="Times New Roman" w:hAnsi="Times New Roman" w:cs="Times New Roman" w:hint="default"/>
        <w:b/>
        <w:bCs/>
        <w:spacing w:val="-2"/>
        <w:w w:val="99"/>
        <w:sz w:val="24"/>
        <w:szCs w:val="24"/>
        <w:lang w:val="en-US" w:eastAsia="en-US" w:bidi="en-US"/>
      </w:rPr>
    </w:lvl>
    <w:lvl w:ilvl="1">
      <w:start w:val="1"/>
      <w:numFmt w:val="decimal"/>
      <w:lvlText w:val="%1.%2."/>
      <w:lvlJc w:val="left"/>
      <w:pPr>
        <w:ind w:left="551" w:hanging="452"/>
      </w:pPr>
      <w:rPr>
        <w:rFonts w:ascii="Times New Roman" w:eastAsia="Times New Roman" w:hAnsi="Times New Roman" w:cs="Times New Roman" w:hint="default"/>
        <w:b/>
        <w:bCs/>
        <w:spacing w:val="-29"/>
        <w:w w:val="99"/>
        <w:sz w:val="24"/>
        <w:szCs w:val="24"/>
        <w:lang w:val="en-US" w:eastAsia="en-US" w:bidi="en-US"/>
      </w:rPr>
    </w:lvl>
    <w:lvl w:ilvl="2">
      <w:numFmt w:val="bullet"/>
      <w:lvlText w:val="•"/>
      <w:lvlJc w:val="left"/>
      <w:pPr>
        <w:ind w:left="1562" w:hanging="452"/>
      </w:pPr>
      <w:rPr>
        <w:rFonts w:hint="default"/>
        <w:lang w:val="en-US" w:eastAsia="en-US" w:bidi="en-US"/>
      </w:rPr>
    </w:lvl>
    <w:lvl w:ilvl="3">
      <w:numFmt w:val="bullet"/>
      <w:lvlText w:val="•"/>
      <w:lvlJc w:val="left"/>
      <w:pPr>
        <w:ind w:left="2564" w:hanging="452"/>
      </w:pPr>
      <w:rPr>
        <w:rFonts w:hint="default"/>
        <w:lang w:val="en-US" w:eastAsia="en-US" w:bidi="en-US"/>
      </w:rPr>
    </w:lvl>
    <w:lvl w:ilvl="4">
      <w:numFmt w:val="bullet"/>
      <w:lvlText w:val="•"/>
      <w:lvlJc w:val="left"/>
      <w:pPr>
        <w:ind w:left="3566" w:hanging="452"/>
      </w:pPr>
      <w:rPr>
        <w:rFonts w:hint="default"/>
        <w:lang w:val="en-US" w:eastAsia="en-US" w:bidi="en-US"/>
      </w:rPr>
    </w:lvl>
    <w:lvl w:ilvl="5">
      <w:numFmt w:val="bullet"/>
      <w:lvlText w:val="•"/>
      <w:lvlJc w:val="left"/>
      <w:pPr>
        <w:ind w:left="4568" w:hanging="452"/>
      </w:pPr>
      <w:rPr>
        <w:rFonts w:hint="default"/>
        <w:lang w:val="en-US" w:eastAsia="en-US" w:bidi="en-US"/>
      </w:rPr>
    </w:lvl>
    <w:lvl w:ilvl="6">
      <w:numFmt w:val="bullet"/>
      <w:lvlText w:val="•"/>
      <w:lvlJc w:val="left"/>
      <w:pPr>
        <w:ind w:left="5571" w:hanging="452"/>
      </w:pPr>
      <w:rPr>
        <w:rFonts w:hint="default"/>
        <w:lang w:val="en-US" w:eastAsia="en-US" w:bidi="en-US"/>
      </w:rPr>
    </w:lvl>
    <w:lvl w:ilvl="7">
      <w:numFmt w:val="bullet"/>
      <w:lvlText w:val="•"/>
      <w:lvlJc w:val="left"/>
      <w:pPr>
        <w:ind w:left="6573" w:hanging="452"/>
      </w:pPr>
      <w:rPr>
        <w:rFonts w:hint="default"/>
        <w:lang w:val="en-US" w:eastAsia="en-US" w:bidi="en-US"/>
      </w:rPr>
    </w:lvl>
    <w:lvl w:ilvl="8">
      <w:numFmt w:val="bullet"/>
      <w:lvlText w:val="•"/>
      <w:lvlJc w:val="left"/>
      <w:pPr>
        <w:ind w:left="7575" w:hanging="452"/>
      </w:pPr>
      <w:rPr>
        <w:rFonts w:hint="default"/>
        <w:lang w:val="en-US" w:eastAsia="en-US" w:bidi="en-US"/>
      </w:rPr>
    </w:lvl>
  </w:abstractNum>
  <w:abstractNum w:abstractNumId="4" w15:restartNumberingAfterBreak="0">
    <w:nsid w:val="70441F71"/>
    <w:multiLevelType w:val="hybridMultilevel"/>
    <w:tmpl w:val="98080406"/>
    <w:lvl w:ilvl="0" w:tplc="9780ABE8">
      <w:start w:val="4"/>
      <w:numFmt w:val="bullet"/>
      <w:lvlText w:val="-"/>
      <w:lvlJc w:val="left"/>
      <w:pPr>
        <w:ind w:left="460" w:hanging="360"/>
      </w:pPr>
      <w:rPr>
        <w:rFonts w:ascii="Times New Roman" w:eastAsiaTheme="minorEastAsia" w:hAnsi="Times New Roman" w:cs="Times New Roman"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5" w15:restartNumberingAfterBreak="0">
    <w:nsid w:val="7BE5409B"/>
    <w:multiLevelType w:val="hybridMultilevel"/>
    <w:tmpl w:val="05CCADA2"/>
    <w:lvl w:ilvl="0" w:tplc="19425A8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 w:numId="5">
    <w:abstractNumId w:val="4"/>
  </w:num>
  <w:num w:numId="6">
    <w:abstractNumId w:val="3"/>
    <w:lvlOverride w:ilvl="0">
      <w:startOverride w:val="6"/>
    </w:lvlOverride>
    <w:lvlOverride w:ilvl="1">
      <w:startOverride w:val="3"/>
    </w:lvlOverride>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shemipour, Mehdi CTR (OST)">
    <w15:presenceInfo w15:providerId="AD" w15:userId="S-1-5-21-982035342-1880134254-310265210-617121"/>
  </w15:person>
  <w15:person w15:author="Ghanbartehrani, Saeed">
    <w15:presenceInfo w15:providerId="None" w15:userId="Ghanbartehrani, Sa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47FE"/>
    <w:rsid w:val="000122D7"/>
    <w:rsid w:val="000122EB"/>
    <w:rsid w:val="00021A6A"/>
    <w:rsid w:val="00022BEC"/>
    <w:rsid w:val="00035BD8"/>
    <w:rsid w:val="000565B6"/>
    <w:rsid w:val="000615F4"/>
    <w:rsid w:val="000709BD"/>
    <w:rsid w:val="00071193"/>
    <w:rsid w:val="00073A49"/>
    <w:rsid w:val="000767DE"/>
    <w:rsid w:val="0007792A"/>
    <w:rsid w:val="00082A34"/>
    <w:rsid w:val="00083C3B"/>
    <w:rsid w:val="00090BE3"/>
    <w:rsid w:val="000948A7"/>
    <w:rsid w:val="0009704F"/>
    <w:rsid w:val="000B307C"/>
    <w:rsid w:val="000B5DE9"/>
    <w:rsid w:val="000C35DD"/>
    <w:rsid w:val="000C3CE6"/>
    <w:rsid w:val="000C7137"/>
    <w:rsid w:val="000D61C9"/>
    <w:rsid w:val="000F225D"/>
    <w:rsid w:val="000F7F1C"/>
    <w:rsid w:val="0011205A"/>
    <w:rsid w:val="00124921"/>
    <w:rsid w:val="0012495B"/>
    <w:rsid w:val="00151248"/>
    <w:rsid w:val="00154CB5"/>
    <w:rsid w:val="0016326E"/>
    <w:rsid w:val="00171C91"/>
    <w:rsid w:val="0018098E"/>
    <w:rsid w:val="00191275"/>
    <w:rsid w:val="00194800"/>
    <w:rsid w:val="001A134B"/>
    <w:rsid w:val="001B5B3E"/>
    <w:rsid w:val="001C6076"/>
    <w:rsid w:val="001D2463"/>
    <w:rsid w:val="001E11A0"/>
    <w:rsid w:val="001E3E56"/>
    <w:rsid w:val="001E6DFF"/>
    <w:rsid w:val="001E7241"/>
    <w:rsid w:val="00207D1E"/>
    <w:rsid w:val="00217673"/>
    <w:rsid w:val="00225624"/>
    <w:rsid w:val="002267A8"/>
    <w:rsid w:val="00226979"/>
    <w:rsid w:val="00226CB3"/>
    <w:rsid w:val="00227E89"/>
    <w:rsid w:val="0023579F"/>
    <w:rsid w:val="00245F53"/>
    <w:rsid w:val="00247DEF"/>
    <w:rsid w:val="002606CA"/>
    <w:rsid w:val="00262E6E"/>
    <w:rsid w:val="00265C70"/>
    <w:rsid w:val="00283BC0"/>
    <w:rsid w:val="00286983"/>
    <w:rsid w:val="0029277C"/>
    <w:rsid w:val="002A730C"/>
    <w:rsid w:val="002B4666"/>
    <w:rsid w:val="002B4C7B"/>
    <w:rsid w:val="002B4EF3"/>
    <w:rsid w:val="002B5082"/>
    <w:rsid w:val="002B61AC"/>
    <w:rsid w:val="002C1C31"/>
    <w:rsid w:val="002D095A"/>
    <w:rsid w:val="002D0C13"/>
    <w:rsid w:val="002D1C7F"/>
    <w:rsid w:val="002D70A0"/>
    <w:rsid w:val="002E00F2"/>
    <w:rsid w:val="002E1621"/>
    <w:rsid w:val="002E193F"/>
    <w:rsid w:val="002E35AA"/>
    <w:rsid w:val="002E3B47"/>
    <w:rsid w:val="003079FA"/>
    <w:rsid w:val="00315569"/>
    <w:rsid w:val="00315770"/>
    <w:rsid w:val="00322F6D"/>
    <w:rsid w:val="00327E24"/>
    <w:rsid w:val="003310CB"/>
    <w:rsid w:val="00334C50"/>
    <w:rsid w:val="00342EE3"/>
    <w:rsid w:val="00343CAF"/>
    <w:rsid w:val="00343CCD"/>
    <w:rsid w:val="0034401E"/>
    <w:rsid w:val="00344521"/>
    <w:rsid w:val="00344A4D"/>
    <w:rsid w:val="003479AC"/>
    <w:rsid w:val="00354014"/>
    <w:rsid w:val="00355E7D"/>
    <w:rsid w:val="00371277"/>
    <w:rsid w:val="00371FF7"/>
    <w:rsid w:val="003723F8"/>
    <w:rsid w:val="00373268"/>
    <w:rsid w:val="003746F9"/>
    <w:rsid w:val="003752E5"/>
    <w:rsid w:val="00392836"/>
    <w:rsid w:val="00394F00"/>
    <w:rsid w:val="003A0791"/>
    <w:rsid w:val="003B0146"/>
    <w:rsid w:val="003B42BC"/>
    <w:rsid w:val="003B4F86"/>
    <w:rsid w:val="003C690D"/>
    <w:rsid w:val="003E1283"/>
    <w:rsid w:val="003E4FEF"/>
    <w:rsid w:val="003E57A2"/>
    <w:rsid w:val="003E7E07"/>
    <w:rsid w:val="003F5936"/>
    <w:rsid w:val="00411BC2"/>
    <w:rsid w:val="00412CD3"/>
    <w:rsid w:val="0043170C"/>
    <w:rsid w:val="00432FCF"/>
    <w:rsid w:val="004453DE"/>
    <w:rsid w:val="004467E2"/>
    <w:rsid w:val="00447476"/>
    <w:rsid w:val="00464704"/>
    <w:rsid w:val="004704E8"/>
    <w:rsid w:val="00480F0B"/>
    <w:rsid w:val="00493FF8"/>
    <w:rsid w:val="0049684A"/>
    <w:rsid w:val="004B0D9F"/>
    <w:rsid w:val="004B5B0B"/>
    <w:rsid w:val="004C1A70"/>
    <w:rsid w:val="004C1FEA"/>
    <w:rsid w:val="004C323C"/>
    <w:rsid w:val="004D094F"/>
    <w:rsid w:val="004D1ABA"/>
    <w:rsid w:val="004E3A41"/>
    <w:rsid w:val="004F22E3"/>
    <w:rsid w:val="004F4A52"/>
    <w:rsid w:val="004F7E1F"/>
    <w:rsid w:val="005031A2"/>
    <w:rsid w:val="00504A00"/>
    <w:rsid w:val="0050707E"/>
    <w:rsid w:val="005103EC"/>
    <w:rsid w:val="00527C7F"/>
    <w:rsid w:val="00534063"/>
    <w:rsid w:val="00544918"/>
    <w:rsid w:val="00552C80"/>
    <w:rsid w:val="00561694"/>
    <w:rsid w:val="0057166A"/>
    <w:rsid w:val="0057443E"/>
    <w:rsid w:val="005807F1"/>
    <w:rsid w:val="00586740"/>
    <w:rsid w:val="005873D8"/>
    <w:rsid w:val="005A64D7"/>
    <w:rsid w:val="005B7E7E"/>
    <w:rsid w:val="005C05FA"/>
    <w:rsid w:val="005C5966"/>
    <w:rsid w:val="005D5D80"/>
    <w:rsid w:val="005E026A"/>
    <w:rsid w:val="005E3204"/>
    <w:rsid w:val="005E6807"/>
    <w:rsid w:val="005F3215"/>
    <w:rsid w:val="00607057"/>
    <w:rsid w:val="00611D22"/>
    <w:rsid w:val="0061567C"/>
    <w:rsid w:val="00622BE9"/>
    <w:rsid w:val="006237FB"/>
    <w:rsid w:val="00627670"/>
    <w:rsid w:val="00637223"/>
    <w:rsid w:val="006460E5"/>
    <w:rsid w:val="006515BD"/>
    <w:rsid w:val="006549D3"/>
    <w:rsid w:val="006620CA"/>
    <w:rsid w:val="006623D1"/>
    <w:rsid w:val="0066421C"/>
    <w:rsid w:val="006703D0"/>
    <w:rsid w:val="00690111"/>
    <w:rsid w:val="006912F8"/>
    <w:rsid w:val="006A5951"/>
    <w:rsid w:val="006D0A65"/>
    <w:rsid w:val="006D1A8F"/>
    <w:rsid w:val="006D327F"/>
    <w:rsid w:val="006F5DDE"/>
    <w:rsid w:val="00711266"/>
    <w:rsid w:val="00722935"/>
    <w:rsid w:val="00724D5B"/>
    <w:rsid w:val="007263E9"/>
    <w:rsid w:val="00740DEC"/>
    <w:rsid w:val="00740E1E"/>
    <w:rsid w:val="007473EA"/>
    <w:rsid w:val="0075434F"/>
    <w:rsid w:val="00755B20"/>
    <w:rsid w:val="007B1BAD"/>
    <w:rsid w:val="007B7475"/>
    <w:rsid w:val="007B7D28"/>
    <w:rsid w:val="007D29E9"/>
    <w:rsid w:val="007E329F"/>
    <w:rsid w:val="007E473B"/>
    <w:rsid w:val="007E6EC4"/>
    <w:rsid w:val="007E760A"/>
    <w:rsid w:val="007E7CE0"/>
    <w:rsid w:val="007F116C"/>
    <w:rsid w:val="007F2BD1"/>
    <w:rsid w:val="007F3827"/>
    <w:rsid w:val="00800AAF"/>
    <w:rsid w:val="00814445"/>
    <w:rsid w:val="0084416E"/>
    <w:rsid w:val="00844AA9"/>
    <w:rsid w:val="00852199"/>
    <w:rsid w:val="0086420A"/>
    <w:rsid w:val="008735A9"/>
    <w:rsid w:val="0087593A"/>
    <w:rsid w:val="0088222E"/>
    <w:rsid w:val="0088519E"/>
    <w:rsid w:val="00892108"/>
    <w:rsid w:val="00895D54"/>
    <w:rsid w:val="008A3113"/>
    <w:rsid w:val="008A4C5B"/>
    <w:rsid w:val="008A6F4B"/>
    <w:rsid w:val="008C475B"/>
    <w:rsid w:val="008C6839"/>
    <w:rsid w:val="008C77EE"/>
    <w:rsid w:val="008E0F73"/>
    <w:rsid w:val="008E47FE"/>
    <w:rsid w:val="008F64C1"/>
    <w:rsid w:val="0090555D"/>
    <w:rsid w:val="00925007"/>
    <w:rsid w:val="009367D0"/>
    <w:rsid w:val="00944158"/>
    <w:rsid w:val="009470F6"/>
    <w:rsid w:val="0095707D"/>
    <w:rsid w:val="00957E8B"/>
    <w:rsid w:val="00961CA5"/>
    <w:rsid w:val="00962497"/>
    <w:rsid w:val="00962B80"/>
    <w:rsid w:val="00970374"/>
    <w:rsid w:val="00974D40"/>
    <w:rsid w:val="00990BBC"/>
    <w:rsid w:val="00996DDD"/>
    <w:rsid w:val="009A0FA0"/>
    <w:rsid w:val="009B1767"/>
    <w:rsid w:val="009C501B"/>
    <w:rsid w:val="009D60AD"/>
    <w:rsid w:val="009E0888"/>
    <w:rsid w:val="009E382D"/>
    <w:rsid w:val="009F5C6B"/>
    <w:rsid w:val="00A05A86"/>
    <w:rsid w:val="00A304D7"/>
    <w:rsid w:val="00A33713"/>
    <w:rsid w:val="00A35E90"/>
    <w:rsid w:val="00A41A90"/>
    <w:rsid w:val="00A517CA"/>
    <w:rsid w:val="00A60E1A"/>
    <w:rsid w:val="00A617FD"/>
    <w:rsid w:val="00A72A7D"/>
    <w:rsid w:val="00A77519"/>
    <w:rsid w:val="00A82DCE"/>
    <w:rsid w:val="00A86146"/>
    <w:rsid w:val="00A865B9"/>
    <w:rsid w:val="00A90899"/>
    <w:rsid w:val="00A97D30"/>
    <w:rsid w:val="00A97FEF"/>
    <w:rsid w:val="00AA0B0F"/>
    <w:rsid w:val="00AB1EA6"/>
    <w:rsid w:val="00AD2564"/>
    <w:rsid w:val="00AE089E"/>
    <w:rsid w:val="00AE752C"/>
    <w:rsid w:val="00AF47A4"/>
    <w:rsid w:val="00AF7787"/>
    <w:rsid w:val="00B11CB2"/>
    <w:rsid w:val="00B23847"/>
    <w:rsid w:val="00B3219C"/>
    <w:rsid w:val="00B34C97"/>
    <w:rsid w:val="00B35A7D"/>
    <w:rsid w:val="00B369B5"/>
    <w:rsid w:val="00B411BB"/>
    <w:rsid w:val="00B41A54"/>
    <w:rsid w:val="00B46D31"/>
    <w:rsid w:val="00B53EA8"/>
    <w:rsid w:val="00B54474"/>
    <w:rsid w:val="00B557A0"/>
    <w:rsid w:val="00B63343"/>
    <w:rsid w:val="00B668D8"/>
    <w:rsid w:val="00B75726"/>
    <w:rsid w:val="00B769B2"/>
    <w:rsid w:val="00B80DEA"/>
    <w:rsid w:val="00BA6D91"/>
    <w:rsid w:val="00BB2D26"/>
    <w:rsid w:val="00BC3168"/>
    <w:rsid w:val="00BC3BC4"/>
    <w:rsid w:val="00BF3A3F"/>
    <w:rsid w:val="00BF4F3F"/>
    <w:rsid w:val="00C0141B"/>
    <w:rsid w:val="00C0313C"/>
    <w:rsid w:val="00C154D6"/>
    <w:rsid w:val="00C23812"/>
    <w:rsid w:val="00C23BA1"/>
    <w:rsid w:val="00C27D66"/>
    <w:rsid w:val="00C308CA"/>
    <w:rsid w:val="00C33380"/>
    <w:rsid w:val="00C334F1"/>
    <w:rsid w:val="00C340E1"/>
    <w:rsid w:val="00C36102"/>
    <w:rsid w:val="00C41324"/>
    <w:rsid w:val="00C61F79"/>
    <w:rsid w:val="00C633A7"/>
    <w:rsid w:val="00C66696"/>
    <w:rsid w:val="00C66E13"/>
    <w:rsid w:val="00C70018"/>
    <w:rsid w:val="00C739F5"/>
    <w:rsid w:val="00C81310"/>
    <w:rsid w:val="00C85D8B"/>
    <w:rsid w:val="00C86B3E"/>
    <w:rsid w:val="00C935B5"/>
    <w:rsid w:val="00C938FE"/>
    <w:rsid w:val="00CA79F3"/>
    <w:rsid w:val="00CB05B2"/>
    <w:rsid w:val="00CB2C34"/>
    <w:rsid w:val="00CC0336"/>
    <w:rsid w:val="00CC5237"/>
    <w:rsid w:val="00CC667D"/>
    <w:rsid w:val="00CC6B10"/>
    <w:rsid w:val="00CD0483"/>
    <w:rsid w:val="00CF05FA"/>
    <w:rsid w:val="00D0190C"/>
    <w:rsid w:val="00D10713"/>
    <w:rsid w:val="00D128F0"/>
    <w:rsid w:val="00D12B8E"/>
    <w:rsid w:val="00D16E18"/>
    <w:rsid w:val="00D17B79"/>
    <w:rsid w:val="00D20AFB"/>
    <w:rsid w:val="00D365CA"/>
    <w:rsid w:val="00D704D0"/>
    <w:rsid w:val="00D70DBF"/>
    <w:rsid w:val="00D928EA"/>
    <w:rsid w:val="00D95087"/>
    <w:rsid w:val="00DA094F"/>
    <w:rsid w:val="00DA7197"/>
    <w:rsid w:val="00DA7A52"/>
    <w:rsid w:val="00DB2585"/>
    <w:rsid w:val="00DB66B1"/>
    <w:rsid w:val="00DB7C1B"/>
    <w:rsid w:val="00DE01E8"/>
    <w:rsid w:val="00DE1B15"/>
    <w:rsid w:val="00DE3494"/>
    <w:rsid w:val="00DE460C"/>
    <w:rsid w:val="00DE5BAF"/>
    <w:rsid w:val="00E14280"/>
    <w:rsid w:val="00E25E5A"/>
    <w:rsid w:val="00E30843"/>
    <w:rsid w:val="00E401E5"/>
    <w:rsid w:val="00E41CFE"/>
    <w:rsid w:val="00E42783"/>
    <w:rsid w:val="00E4743E"/>
    <w:rsid w:val="00E514B7"/>
    <w:rsid w:val="00E51DAF"/>
    <w:rsid w:val="00E55BED"/>
    <w:rsid w:val="00E56679"/>
    <w:rsid w:val="00E6491F"/>
    <w:rsid w:val="00E70081"/>
    <w:rsid w:val="00E72748"/>
    <w:rsid w:val="00E73908"/>
    <w:rsid w:val="00E768A7"/>
    <w:rsid w:val="00EA7F07"/>
    <w:rsid w:val="00EB1DAD"/>
    <w:rsid w:val="00EB78BB"/>
    <w:rsid w:val="00EC164F"/>
    <w:rsid w:val="00ED3BAA"/>
    <w:rsid w:val="00EE0655"/>
    <w:rsid w:val="00EE1F51"/>
    <w:rsid w:val="00EE2058"/>
    <w:rsid w:val="00EE3400"/>
    <w:rsid w:val="00EE6339"/>
    <w:rsid w:val="00EF0125"/>
    <w:rsid w:val="00EF5D2C"/>
    <w:rsid w:val="00F06E27"/>
    <w:rsid w:val="00F144D6"/>
    <w:rsid w:val="00F21EB6"/>
    <w:rsid w:val="00F25D79"/>
    <w:rsid w:val="00F26D9C"/>
    <w:rsid w:val="00F315B6"/>
    <w:rsid w:val="00F34375"/>
    <w:rsid w:val="00F36B9B"/>
    <w:rsid w:val="00F460C2"/>
    <w:rsid w:val="00F5563C"/>
    <w:rsid w:val="00F56DC9"/>
    <w:rsid w:val="00F61560"/>
    <w:rsid w:val="00F635AB"/>
    <w:rsid w:val="00F74833"/>
    <w:rsid w:val="00F855E8"/>
    <w:rsid w:val="00F9132A"/>
    <w:rsid w:val="00FA6850"/>
    <w:rsid w:val="00FB24EE"/>
    <w:rsid w:val="00FC4338"/>
    <w:rsid w:val="00FD1A12"/>
    <w:rsid w:val="00FD364C"/>
    <w:rsid w:val="00FD7863"/>
    <w:rsid w:val="00FE0183"/>
    <w:rsid w:val="00FE58FA"/>
    <w:rsid w:val="00FF3EC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DF8836"/>
  <w15:docId w15:val="{FFC38E89-DE5E-471D-AA9B-6D3F1DEDD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64704"/>
    <w:pPr>
      <w:spacing w:before="79" w:line="480" w:lineRule="auto"/>
      <w:ind w:right="117"/>
    </w:pPr>
    <w:rPr>
      <w:rFonts w:ascii="Times New Roman" w:eastAsiaTheme="minorEastAsia" w:hAnsi="Times New Roman" w:cs="Times New Roman"/>
      <w:sz w:val="24"/>
      <w:szCs w:val="24"/>
      <w:lang w:bidi="en-US"/>
    </w:rPr>
  </w:style>
  <w:style w:type="paragraph" w:styleId="Heading1">
    <w:name w:val="heading 1"/>
    <w:basedOn w:val="Normal"/>
    <w:uiPriority w:val="1"/>
    <w:qFormat/>
    <w:rsid w:val="000615F4"/>
    <w:pPr>
      <w:numPr>
        <w:numId w:val="1"/>
      </w:numPr>
      <w:tabs>
        <w:tab w:val="left" w:pos="461"/>
      </w:tabs>
      <w:spacing w:before="240" w:after="240"/>
      <w:outlineLvl w:val="0"/>
    </w:pPr>
    <w:rPr>
      <w:b/>
      <w:bCs/>
    </w:rPr>
  </w:style>
  <w:style w:type="paragraph" w:styleId="Heading2">
    <w:name w:val="heading 2"/>
    <w:basedOn w:val="Heading1"/>
    <w:next w:val="Normal"/>
    <w:link w:val="Heading2Char"/>
    <w:uiPriority w:val="9"/>
    <w:unhideWhenUsed/>
    <w:qFormat/>
    <w:rsid w:val="00527C7F"/>
    <w:pPr>
      <w:numPr>
        <w:numId w:val="0"/>
      </w:numPr>
      <w:ind w:left="460" w:hanging="360"/>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81"/>
      <w:ind w:left="539" w:hanging="439"/>
    </w:pPr>
  </w:style>
  <w:style w:type="paragraph" w:styleId="BodyText">
    <w:name w:val="Body Text"/>
    <w:basedOn w:val="Normal"/>
    <w:uiPriority w:val="1"/>
    <w:qFormat/>
    <w:rsid w:val="00504A00"/>
  </w:style>
  <w:style w:type="paragraph" w:styleId="ListParagraph">
    <w:name w:val="List Paragraph"/>
    <w:basedOn w:val="Normal"/>
    <w:uiPriority w:val="1"/>
    <w:qFormat/>
    <w:pPr>
      <w:ind w:left="460" w:hanging="439"/>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355E7D"/>
    <w:rPr>
      <w:color w:val="0000FF" w:themeColor="hyperlink"/>
      <w:u w:val="single"/>
    </w:rPr>
  </w:style>
  <w:style w:type="paragraph" w:styleId="BalloonText">
    <w:name w:val="Balloon Text"/>
    <w:basedOn w:val="Normal"/>
    <w:link w:val="BalloonTextChar"/>
    <w:uiPriority w:val="99"/>
    <w:semiHidden/>
    <w:unhideWhenUsed/>
    <w:rsid w:val="00E401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E5"/>
    <w:rPr>
      <w:rFonts w:ascii="Segoe UI" w:eastAsia="Times New Roman" w:hAnsi="Segoe UI" w:cs="Segoe UI"/>
      <w:sz w:val="18"/>
      <w:szCs w:val="18"/>
      <w:lang w:bidi="en-US"/>
    </w:rPr>
  </w:style>
  <w:style w:type="paragraph" w:styleId="Caption">
    <w:name w:val="caption"/>
    <w:basedOn w:val="Normal"/>
    <w:next w:val="Normal"/>
    <w:uiPriority w:val="35"/>
    <w:unhideWhenUsed/>
    <w:qFormat/>
    <w:rsid w:val="008A4C5B"/>
    <w:pPr>
      <w:spacing w:before="0" w:line="360" w:lineRule="auto"/>
      <w:ind w:right="115"/>
      <w:jc w:val="center"/>
    </w:pPr>
  </w:style>
  <w:style w:type="character" w:customStyle="1" w:styleId="Heading2Char">
    <w:name w:val="Heading 2 Char"/>
    <w:basedOn w:val="DefaultParagraphFont"/>
    <w:link w:val="Heading2"/>
    <w:uiPriority w:val="9"/>
    <w:rsid w:val="00527C7F"/>
    <w:rPr>
      <w:rFonts w:ascii="Times New Roman" w:eastAsia="Times New Roman" w:hAnsi="Times New Roman" w:cs="Times New Roman"/>
      <w:b/>
      <w:bCs/>
      <w:sz w:val="24"/>
      <w:szCs w:val="24"/>
      <w:lang w:bidi="en-US"/>
    </w:rPr>
  </w:style>
  <w:style w:type="paragraph" w:styleId="Bibliography">
    <w:name w:val="Bibliography"/>
    <w:basedOn w:val="Normal"/>
    <w:next w:val="Normal"/>
    <w:uiPriority w:val="37"/>
    <w:unhideWhenUsed/>
    <w:rsid w:val="00B369B5"/>
    <w:pPr>
      <w:ind w:left="720" w:hanging="720"/>
    </w:pPr>
  </w:style>
  <w:style w:type="paragraph" w:styleId="TOCHeading">
    <w:name w:val="TOC Heading"/>
    <w:basedOn w:val="BodyText"/>
    <w:next w:val="Normal"/>
    <w:uiPriority w:val="39"/>
    <w:unhideWhenUsed/>
    <w:qFormat/>
    <w:rsid w:val="00B3219C"/>
    <w:rPr>
      <w:b/>
      <w:bCs/>
      <w:sz w:val="22"/>
      <w:szCs w:val="22"/>
    </w:rPr>
  </w:style>
  <w:style w:type="paragraph" w:styleId="TOC2">
    <w:name w:val="toc 2"/>
    <w:basedOn w:val="Normal"/>
    <w:next w:val="Normal"/>
    <w:autoRedefine/>
    <w:uiPriority w:val="39"/>
    <w:unhideWhenUsed/>
    <w:rsid w:val="008F64C1"/>
    <w:pPr>
      <w:spacing w:after="100"/>
      <w:ind w:left="220"/>
    </w:pPr>
  </w:style>
  <w:style w:type="table" w:styleId="TableGrid">
    <w:name w:val="Table Grid"/>
    <w:basedOn w:val="TableNormal"/>
    <w:uiPriority w:val="39"/>
    <w:rsid w:val="008735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c">
    <w:name w:val="pl-c"/>
    <w:basedOn w:val="DefaultParagraphFont"/>
    <w:rsid w:val="00262E6E"/>
  </w:style>
  <w:style w:type="paragraph" w:customStyle="1" w:styleId="Code">
    <w:name w:val="Code"/>
    <w:basedOn w:val="Normal"/>
    <w:link w:val="CodeChar"/>
    <w:uiPriority w:val="1"/>
    <w:qFormat/>
    <w:rsid w:val="0043170C"/>
    <w:pPr>
      <w:pBdr>
        <w:top w:val="single" w:sz="4" w:space="1" w:color="auto"/>
        <w:left w:val="single" w:sz="4" w:space="4" w:color="auto"/>
        <w:bottom w:val="single" w:sz="4" w:space="1" w:color="auto"/>
        <w:right w:val="single" w:sz="4" w:space="4" w:color="auto"/>
      </w:pBdr>
      <w:shd w:val="clear" w:color="auto" w:fill="D9D9D9" w:themeFill="background1" w:themeFillShade="D9"/>
      <w:spacing w:before="0" w:line="276" w:lineRule="auto"/>
      <w:ind w:left="101" w:right="115"/>
    </w:pPr>
    <w:rPr>
      <w:rFonts w:ascii="Consolas" w:hAnsi="Consolas"/>
      <w:sz w:val="20"/>
      <w:szCs w:val="20"/>
    </w:rPr>
  </w:style>
  <w:style w:type="character" w:customStyle="1" w:styleId="pl-smi">
    <w:name w:val="pl-smi"/>
    <w:basedOn w:val="DefaultParagraphFont"/>
    <w:rsid w:val="00C154D6"/>
  </w:style>
  <w:style w:type="character" w:customStyle="1" w:styleId="CodeChar">
    <w:name w:val="Code Char"/>
    <w:basedOn w:val="DefaultParagraphFont"/>
    <w:link w:val="Code"/>
    <w:uiPriority w:val="1"/>
    <w:rsid w:val="0043170C"/>
    <w:rPr>
      <w:rFonts w:ascii="Consolas" w:eastAsiaTheme="minorEastAsia" w:hAnsi="Consolas" w:cs="Times New Roman"/>
      <w:sz w:val="20"/>
      <w:szCs w:val="20"/>
      <w:shd w:val="clear" w:color="auto" w:fill="D9D9D9" w:themeFill="background1" w:themeFillShade="D9"/>
      <w:lang w:bidi="en-US"/>
    </w:rPr>
  </w:style>
  <w:style w:type="character" w:customStyle="1" w:styleId="pl-k">
    <w:name w:val="pl-k"/>
    <w:basedOn w:val="DefaultParagraphFont"/>
    <w:rsid w:val="00C154D6"/>
  </w:style>
  <w:style w:type="character" w:customStyle="1" w:styleId="pl-v">
    <w:name w:val="pl-v"/>
    <w:basedOn w:val="DefaultParagraphFont"/>
    <w:rsid w:val="00C154D6"/>
  </w:style>
  <w:style w:type="character" w:customStyle="1" w:styleId="pl-s">
    <w:name w:val="pl-s"/>
    <w:basedOn w:val="DefaultParagraphFont"/>
    <w:rsid w:val="00C154D6"/>
  </w:style>
  <w:style w:type="character" w:customStyle="1" w:styleId="pl-pds">
    <w:name w:val="pl-pds"/>
    <w:basedOn w:val="DefaultParagraphFont"/>
    <w:rsid w:val="00C154D6"/>
  </w:style>
  <w:style w:type="character" w:customStyle="1" w:styleId="pl-c1">
    <w:name w:val="pl-c1"/>
    <w:basedOn w:val="DefaultParagraphFont"/>
    <w:rsid w:val="00C154D6"/>
  </w:style>
  <w:style w:type="paragraph" w:styleId="Header">
    <w:name w:val="header"/>
    <w:basedOn w:val="Normal"/>
    <w:link w:val="HeaderChar"/>
    <w:uiPriority w:val="99"/>
    <w:unhideWhenUsed/>
    <w:rsid w:val="00561694"/>
    <w:pPr>
      <w:tabs>
        <w:tab w:val="center" w:pos="4680"/>
        <w:tab w:val="right" w:pos="9360"/>
      </w:tabs>
      <w:spacing w:before="0" w:line="240" w:lineRule="auto"/>
    </w:pPr>
  </w:style>
  <w:style w:type="character" w:customStyle="1" w:styleId="HeaderChar">
    <w:name w:val="Header Char"/>
    <w:basedOn w:val="DefaultParagraphFont"/>
    <w:link w:val="Header"/>
    <w:uiPriority w:val="99"/>
    <w:rsid w:val="00561694"/>
    <w:rPr>
      <w:rFonts w:ascii="Times New Roman" w:eastAsiaTheme="minorEastAsia" w:hAnsi="Times New Roman" w:cs="Times New Roman"/>
      <w:sz w:val="24"/>
      <w:szCs w:val="24"/>
      <w:lang w:bidi="en-US"/>
    </w:rPr>
  </w:style>
  <w:style w:type="paragraph" w:styleId="Footer">
    <w:name w:val="footer"/>
    <w:basedOn w:val="Normal"/>
    <w:link w:val="FooterChar"/>
    <w:uiPriority w:val="99"/>
    <w:unhideWhenUsed/>
    <w:rsid w:val="00561694"/>
    <w:pPr>
      <w:tabs>
        <w:tab w:val="center" w:pos="4680"/>
        <w:tab w:val="right" w:pos="9360"/>
      </w:tabs>
      <w:spacing w:before="0" w:line="240" w:lineRule="auto"/>
    </w:pPr>
  </w:style>
  <w:style w:type="character" w:customStyle="1" w:styleId="FooterChar">
    <w:name w:val="Footer Char"/>
    <w:basedOn w:val="DefaultParagraphFont"/>
    <w:link w:val="Footer"/>
    <w:uiPriority w:val="99"/>
    <w:rsid w:val="00561694"/>
    <w:rPr>
      <w:rFonts w:ascii="Times New Roman" w:eastAsiaTheme="minorEastAsia" w:hAnsi="Times New Roman" w:cs="Times New Roman"/>
      <w:sz w:val="24"/>
      <w:szCs w:val="24"/>
      <w:lang w:bidi="en-US"/>
    </w:rPr>
  </w:style>
  <w:style w:type="character" w:styleId="CommentReference">
    <w:name w:val="annotation reference"/>
    <w:basedOn w:val="DefaultParagraphFont"/>
    <w:uiPriority w:val="99"/>
    <w:semiHidden/>
    <w:unhideWhenUsed/>
    <w:rsid w:val="00432FCF"/>
    <w:rPr>
      <w:sz w:val="16"/>
      <w:szCs w:val="16"/>
    </w:rPr>
  </w:style>
  <w:style w:type="paragraph" w:styleId="CommentText">
    <w:name w:val="annotation text"/>
    <w:basedOn w:val="Normal"/>
    <w:link w:val="CommentTextChar"/>
    <w:uiPriority w:val="99"/>
    <w:unhideWhenUsed/>
    <w:rsid w:val="00432FCF"/>
    <w:pPr>
      <w:spacing w:line="240" w:lineRule="auto"/>
    </w:pPr>
    <w:rPr>
      <w:sz w:val="20"/>
      <w:szCs w:val="20"/>
    </w:rPr>
  </w:style>
  <w:style w:type="character" w:customStyle="1" w:styleId="CommentTextChar">
    <w:name w:val="Comment Text Char"/>
    <w:basedOn w:val="DefaultParagraphFont"/>
    <w:link w:val="CommentText"/>
    <w:uiPriority w:val="99"/>
    <w:rsid w:val="00432FCF"/>
    <w:rPr>
      <w:rFonts w:ascii="Times New Roman" w:eastAsiaTheme="minorEastAsia" w:hAnsi="Times New Roman"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432FCF"/>
    <w:rPr>
      <w:b/>
      <w:bCs/>
    </w:rPr>
  </w:style>
  <w:style w:type="character" w:customStyle="1" w:styleId="CommentSubjectChar">
    <w:name w:val="Comment Subject Char"/>
    <w:basedOn w:val="CommentTextChar"/>
    <w:link w:val="CommentSubject"/>
    <w:uiPriority w:val="99"/>
    <w:semiHidden/>
    <w:rsid w:val="00432FCF"/>
    <w:rPr>
      <w:rFonts w:ascii="Times New Roman" w:eastAsiaTheme="minorEastAsia" w:hAnsi="Times New Roman" w:cs="Times New Roman"/>
      <w:b/>
      <w:bCs/>
      <w:sz w:val="20"/>
      <w:szCs w:val="20"/>
      <w:lang w:bidi="en-US"/>
    </w:rPr>
  </w:style>
  <w:style w:type="character" w:styleId="UnresolvedMention">
    <w:name w:val="Unresolved Mention"/>
    <w:basedOn w:val="DefaultParagraphFont"/>
    <w:uiPriority w:val="99"/>
    <w:semiHidden/>
    <w:unhideWhenUsed/>
    <w:rsid w:val="00FD78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9386426">
      <w:bodyDiv w:val="1"/>
      <w:marLeft w:val="0"/>
      <w:marRight w:val="0"/>
      <w:marTop w:val="0"/>
      <w:marBottom w:val="0"/>
      <w:divBdr>
        <w:top w:val="none" w:sz="0" w:space="0" w:color="auto"/>
        <w:left w:val="none" w:sz="0" w:space="0" w:color="auto"/>
        <w:bottom w:val="none" w:sz="0" w:space="0" w:color="auto"/>
        <w:right w:val="none" w:sz="0" w:space="0" w:color="auto"/>
      </w:divBdr>
    </w:div>
    <w:div w:id="381370059">
      <w:bodyDiv w:val="1"/>
      <w:marLeft w:val="0"/>
      <w:marRight w:val="0"/>
      <w:marTop w:val="0"/>
      <w:marBottom w:val="0"/>
      <w:divBdr>
        <w:top w:val="none" w:sz="0" w:space="0" w:color="auto"/>
        <w:left w:val="none" w:sz="0" w:space="0" w:color="auto"/>
        <w:bottom w:val="none" w:sz="0" w:space="0" w:color="auto"/>
        <w:right w:val="none" w:sz="0" w:space="0" w:color="auto"/>
      </w:divBdr>
    </w:div>
    <w:div w:id="544685554">
      <w:bodyDiv w:val="1"/>
      <w:marLeft w:val="0"/>
      <w:marRight w:val="0"/>
      <w:marTop w:val="0"/>
      <w:marBottom w:val="0"/>
      <w:divBdr>
        <w:top w:val="none" w:sz="0" w:space="0" w:color="auto"/>
        <w:left w:val="none" w:sz="0" w:space="0" w:color="auto"/>
        <w:bottom w:val="none" w:sz="0" w:space="0" w:color="auto"/>
        <w:right w:val="none" w:sz="0" w:space="0" w:color="auto"/>
      </w:divBdr>
    </w:div>
    <w:div w:id="560598209">
      <w:bodyDiv w:val="1"/>
      <w:marLeft w:val="0"/>
      <w:marRight w:val="0"/>
      <w:marTop w:val="0"/>
      <w:marBottom w:val="0"/>
      <w:divBdr>
        <w:top w:val="none" w:sz="0" w:space="0" w:color="auto"/>
        <w:left w:val="none" w:sz="0" w:space="0" w:color="auto"/>
        <w:bottom w:val="none" w:sz="0" w:space="0" w:color="auto"/>
        <w:right w:val="none" w:sz="0" w:space="0" w:color="auto"/>
      </w:divBdr>
    </w:div>
    <w:div w:id="672149574">
      <w:bodyDiv w:val="1"/>
      <w:marLeft w:val="0"/>
      <w:marRight w:val="0"/>
      <w:marTop w:val="0"/>
      <w:marBottom w:val="0"/>
      <w:divBdr>
        <w:top w:val="none" w:sz="0" w:space="0" w:color="auto"/>
        <w:left w:val="none" w:sz="0" w:space="0" w:color="auto"/>
        <w:bottom w:val="none" w:sz="0" w:space="0" w:color="auto"/>
        <w:right w:val="none" w:sz="0" w:space="0" w:color="auto"/>
      </w:divBdr>
    </w:div>
    <w:div w:id="1559364523">
      <w:bodyDiv w:val="1"/>
      <w:marLeft w:val="0"/>
      <w:marRight w:val="0"/>
      <w:marTop w:val="0"/>
      <w:marBottom w:val="0"/>
      <w:divBdr>
        <w:top w:val="none" w:sz="0" w:space="0" w:color="auto"/>
        <w:left w:val="none" w:sz="0" w:space="0" w:color="auto"/>
        <w:bottom w:val="none" w:sz="0" w:space="0" w:color="auto"/>
        <w:right w:val="none" w:sz="0" w:space="0" w:color="auto"/>
      </w:divBdr>
    </w:div>
    <w:div w:id="1817989866">
      <w:bodyDiv w:val="1"/>
      <w:marLeft w:val="0"/>
      <w:marRight w:val="0"/>
      <w:marTop w:val="0"/>
      <w:marBottom w:val="0"/>
      <w:divBdr>
        <w:top w:val="none" w:sz="0" w:space="0" w:color="auto"/>
        <w:left w:val="none" w:sz="0" w:space="0" w:color="auto"/>
        <w:bottom w:val="none" w:sz="0" w:space="0" w:color="auto"/>
        <w:right w:val="none" w:sz="0" w:space="0" w:color="auto"/>
      </w:divBdr>
    </w:div>
    <w:div w:id="1818641434">
      <w:bodyDiv w:val="1"/>
      <w:marLeft w:val="0"/>
      <w:marRight w:val="0"/>
      <w:marTop w:val="0"/>
      <w:marBottom w:val="0"/>
      <w:divBdr>
        <w:top w:val="none" w:sz="0" w:space="0" w:color="auto"/>
        <w:left w:val="none" w:sz="0" w:space="0" w:color="auto"/>
        <w:bottom w:val="none" w:sz="0" w:space="0" w:color="auto"/>
        <w:right w:val="none" w:sz="0" w:space="0" w:color="auto"/>
      </w:divBdr>
    </w:div>
    <w:div w:id="20865369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rdrr.io/cran/SamplingStrata/man/optimizeStrata.html"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A2747F-A20F-4053-8207-E230D0518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6</TotalTime>
  <Pages>13</Pages>
  <Words>5580</Words>
  <Characters>31811</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Bureau of the Census</Company>
  <LinksUpToDate>false</LinksUpToDate>
  <CharactersWithSpaces>37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ed Ghanbartehrani</dc:creator>
  <cp:keywords/>
  <dc:description/>
  <cp:lastModifiedBy>Ghanbartehrani, Saeed</cp:lastModifiedBy>
  <cp:revision>54</cp:revision>
  <dcterms:created xsi:type="dcterms:W3CDTF">2019-02-27T16:34:00Z</dcterms:created>
  <dcterms:modified xsi:type="dcterms:W3CDTF">2019-07-23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1-09T00:00:00Z</vt:filetime>
  </property>
  <property fmtid="{D5CDD505-2E9C-101B-9397-08002B2CF9AE}" pid="3" name="Creator">
    <vt:lpwstr>Microsoft® Word for Office 365</vt:lpwstr>
  </property>
  <property fmtid="{D5CDD505-2E9C-101B-9397-08002B2CF9AE}" pid="4" name="LastSaved">
    <vt:filetime>2019-01-09T00:00:00Z</vt:filetime>
  </property>
  <property fmtid="{D5CDD505-2E9C-101B-9397-08002B2CF9AE}" pid="5" name="ZOTERO_PREF_1">
    <vt:lpwstr>&lt;data data-version="3" zotero-version="5.0.66"&gt;&lt;session id="zktA76VU"/&gt;&lt;style id="http://www.zotero.org/styles/apa" locale="en-US" hasBibliography="1" bibliographyStyleHasBeenSet="1"/&gt;&lt;prefs&gt;&lt;pref name="fieldType" value="Field"/&gt;&lt;/prefs&gt;&lt;/data&gt;</vt:lpwstr>
  </property>
</Properties>
</file>